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6DF2F" w14:textId="77777777" w:rsidR="00C86A20" w:rsidRDefault="00C86A20" w:rsidP="00C86A20">
      <w:pPr>
        <w:pStyle w:val="Title"/>
        <w:jc w:val="center"/>
      </w:pPr>
      <w:bookmarkStart w:id="0" w:name="_GoBack"/>
    </w:p>
    <w:p w14:paraId="1D97B6CF" w14:textId="77777777" w:rsidR="00C86A20" w:rsidRDefault="00C86A20" w:rsidP="00C86A20">
      <w:pPr>
        <w:pStyle w:val="Title"/>
        <w:jc w:val="center"/>
      </w:pPr>
    </w:p>
    <w:p w14:paraId="4790BA48" w14:textId="77777777" w:rsidR="008C1AD2" w:rsidRDefault="008C1AD2" w:rsidP="00C86A20">
      <w:pPr>
        <w:pStyle w:val="Title"/>
        <w:jc w:val="center"/>
      </w:pPr>
    </w:p>
    <w:p w14:paraId="45B5A063" w14:textId="77777777" w:rsidR="008C1AD2" w:rsidRDefault="008C1AD2" w:rsidP="00C86A20">
      <w:pPr>
        <w:pStyle w:val="Title"/>
        <w:jc w:val="center"/>
      </w:pPr>
    </w:p>
    <w:p w14:paraId="7FAF09B1" w14:textId="16473B2B" w:rsidR="00C86A20" w:rsidRDefault="00C86A20" w:rsidP="00C86A20">
      <w:pPr>
        <w:pStyle w:val="Title"/>
        <w:jc w:val="center"/>
      </w:pPr>
      <w:r>
        <w:t xml:space="preserve">Do Must-Access PDMPs Affect Pain and Disability? </w:t>
      </w:r>
    </w:p>
    <w:p w14:paraId="051460D4" w14:textId="77777777" w:rsidR="00C86A20" w:rsidRDefault="00C86A20" w:rsidP="00C86A20"/>
    <w:p w14:paraId="39FCC235" w14:textId="77777777" w:rsidR="00C86A20" w:rsidRDefault="00C86A20" w:rsidP="00C86A20"/>
    <w:p w14:paraId="67D9021D" w14:textId="77777777" w:rsidR="00C86A20" w:rsidRDefault="00C86A20" w:rsidP="00C86A20"/>
    <w:p w14:paraId="3EF00A87" w14:textId="77777777" w:rsidR="00C86A20" w:rsidRDefault="00C86A20" w:rsidP="00C86A20"/>
    <w:p w14:paraId="72E5C0A7" w14:textId="77777777" w:rsidR="00C86A20" w:rsidRDefault="00C86A20" w:rsidP="00C86A20"/>
    <w:p w14:paraId="332E3D84" w14:textId="77777777" w:rsidR="00C86A20" w:rsidRDefault="00C86A20" w:rsidP="00C86A20"/>
    <w:p w14:paraId="1F2C4E7F" w14:textId="77777777" w:rsidR="00C86A20" w:rsidRDefault="00C86A20" w:rsidP="00C86A20"/>
    <w:p w14:paraId="0D50BFC3" w14:textId="77777777" w:rsidR="00C86A20" w:rsidRDefault="00C86A20" w:rsidP="00C86A20"/>
    <w:p w14:paraId="4509BBFD" w14:textId="77777777" w:rsidR="00C86A20" w:rsidRDefault="00C86A20" w:rsidP="00C86A20"/>
    <w:p w14:paraId="6CF7902A" w14:textId="77777777" w:rsidR="00C86A20" w:rsidRDefault="00C86A20" w:rsidP="00C86A20"/>
    <w:p w14:paraId="0D8C0250" w14:textId="77777777" w:rsidR="00C86A20" w:rsidRDefault="00C86A20" w:rsidP="00C86A20"/>
    <w:p w14:paraId="1D3EEF2F" w14:textId="77777777" w:rsidR="00C86A20" w:rsidRDefault="00C86A20" w:rsidP="00C86A20"/>
    <w:p w14:paraId="205B3D7F" w14:textId="77777777" w:rsidR="00C86A20" w:rsidRDefault="00C86A20" w:rsidP="00C86A20"/>
    <w:p w14:paraId="4D294BDA" w14:textId="77777777" w:rsidR="00C86A20" w:rsidRDefault="00C86A20" w:rsidP="00C86A20">
      <w:pPr>
        <w:jc w:val="center"/>
      </w:pPr>
      <w:r>
        <w:t>Martha Wetzel</w:t>
      </w:r>
    </w:p>
    <w:p w14:paraId="6C728149" w14:textId="1C7F3F93" w:rsidR="00C86A20" w:rsidRDefault="00C86A20" w:rsidP="00C86A20">
      <w:pPr>
        <w:jc w:val="center"/>
      </w:pPr>
      <w:r>
        <w:t xml:space="preserve">ECON </w:t>
      </w:r>
      <w:r w:rsidR="00843EAB">
        <w:t>771</w:t>
      </w:r>
    </w:p>
    <w:p w14:paraId="2FDD1219" w14:textId="1DA8D5B5" w:rsidR="00C86A20" w:rsidRPr="00C86A20" w:rsidRDefault="008C1AD2" w:rsidP="00C86A20">
      <w:pPr>
        <w:jc w:val="center"/>
        <w:sectPr w:rsidR="00C86A20" w:rsidRPr="00C86A20">
          <w:footerReference w:type="default" r:id="rId10"/>
          <w:pgSz w:w="12240" w:h="15840"/>
          <w:pgMar w:top="1440" w:right="1440" w:bottom="1440" w:left="1440" w:header="720" w:footer="720" w:gutter="0"/>
          <w:cols w:space="720"/>
          <w:docGrid w:linePitch="360"/>
        </w:sectPr>
      </w:pPr>
      <w:r>
        <w:t>Advisor: Courtney Yarbrough</w:t>
      </w:r>
    </w:p>
    <w:p w14:paraId="1E2DD47E" w14:textId="63AAF099" w:rsidR="00DE61FF" w:rsidRDefault="00473C18" w:rsidP="001A54BF">
      <w:pPr>
        <w:pStyle w:val="Heading1"/>
        <w:spacing w:line="480" w:lineRule="auto"/>
      </w:pPr>
      <w:r>
        <w:lastRenderedPageBreak/>
        <w:t>Introduction</w:t>
      </w:r>
    </w:p>
    <w:p w14:paraId="5F3DB2F3" w14:textId="5CF77913" w:rsidR="00473C18" w:rsidRPr="00401EC0" w:rsidRDefault="00473C18" w:rsidP="001A54BF">
      <w:pPr>
        <w:pStyle w:val="Default"/>
        <w:spacing w:line="480" w:lineRule="auto"/>
        <w:ind w:firstLine="360"/>
        <w:rPr>
          <w:rFonts w:asciiTheme="minorHAnsi" w:hAnsiTheme="minorHAnsi" w:cstheme="minorHAnsi"/>
          <w:sz w:val="22"/>
          <w:szCs w:val="22"/>
        </w:rPr>
      </w:pPr>
      <w:r w:rsidRPr="00401EC0">
        <w:rPr>
          <w:rFonts w:asciiTheme="minorHAnsi" w:hAnsiTheme="minorHAnsi" w:cstheme="minorHAnsi"/>
          <w:sz w:val="22"/>
          <w:szCs w:val="22"/>
        </w:rPr>
        <w:t xml:space="preserve">The Centers for Disease Control and Prevention (CDC) estimate that approximately 50 million adults in the US suffer from chronic pain, with 19.6 million of them experiencing high-impact chronic pain that limits life or work activities most days </w:t>
      </w:r>
      <w:r w:rsidRPr="00401EC0">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Dahlhamer&lt;/Author&gt;&lt;Year&gt;2018&lt;/Year&gt;&lt;RecNum&gt;377&lt;/RecNum&gt;&lt;DisplayText&gt;(Dahlhamer, Lucas et al. 2018)&lt;/DisplayText&gt;&lt;record&gt;&lt;rec-number&gt;377&lt;/rec-number&gt;&lt;foreign-keys&gt;&lt;key app="EN" db-id="wx2f2r0wp00reoex2wopav0tspvsddf2p0tp" timestamp="1665067125" guid="eab6b305-863c-41c7-8a28-674186f59f56"&gt;377&lt;/key&gt;&lt;/foreign-keys&gt;&lt;ref-type name="Government Document"&gt;46&lt;/ref-type&gt;&lt;contributors&gt;&lt;authors&gt;&lt;author&gt;Dahlhamer, J.&lt;/author&gt;&lt;author&gt;Lucas, J.&lt;/author&gt;&lt;author&gt;Zelaya, C.&lt;/author&gt;&lt;author&gt;Nahin, R.&lt;/author&gt;&lt;author&gt;Mackey, S.&lt;/author&gt;&lt;author&gt;DeBar, L.&lt;/author&gt;&lt;author&gt;Kerns, R.&lt;/author&gt;&lt;author&gt;Von Korff, M.&lt;/author&gt;&lt;author&gt;Porter, L.&lt;/author&gt;&lt;author&gt;Helmick, C.&lt;/author&gt;&lt;/authors&gt;&lt;secondary-authors&gt;&lt;author&gt;CDC&lt;/author&gt;&lt;/secondary-authors&gt;&lt;/contributors&gt;&lt;titles&gt;&lt;title&gt;Prevalence of Chronic Pain and High-Impact Chronic Pain Among Adults — United States, 2016&lt;/title&gt;&lt;tertiary-title&gt;MMWR Morb Mortal Wkly Rep&lt;/tertiary-title&gt;&lt;/titles&gt;&lt;pages&gt;1001-1006&lt;/pages&gt;&lt;volume&gt;67&lt;/volume&gt;&lt;dates&gt;&lt;year&gt;2018&lt;/year&gt;&lt;/dates&gt;&lt;urls&gt;&lt;related-urls&gt;&lt;url&gt;https://www.cdc.gov/mmwr/volumes/67/wr/mm6736a2&lt;/url&gt;&lt;/related-urls&gt;&lt;/urls&gt;&lt;/record&gt;&lt;/Cite&gt;&lt;/EndNote&gt;</w:instrText>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Dahlhamer, Lucas et al. 2018)</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xml:space="preserve">. The economic burden of chronic pain was estimated to be between $560 billion and $635 billion per year in the Institute of Medicine’s foundational report on pain in 2011 </w:t>
      </w:r>
      <w:r w:rsidRPr="00401EC0">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Institute of Medicine&lt;/Author&gt;&lt;Year&gt;2011&lt;/Year&gt;&lt;RecNum&gt;485&lt;/RecNum&gt;&lt;DisplayText&gt;(Institute of Medicine 2011)&lt;/DisplayText&gt;&lt;record&gt;&lt;rec-number&gt;485&lt;/rec-number&gt;&lt;foreign-keys&gt;&lt;key app="EN" db-id="wx2f2r0wp00reoex2wopav0tspvsddf2p0tp" timestamp="1665067129" guid="a6d928e9-de16-4a03-</w:instrText>
      </w:r>
      <w:r w:rsidR="00726D03">
        <w:rPr>
          <w:rFonts w:asciiTheme="minorHAnsi" w:hAnsiTheme="minorHAnsi" w:cstheme="minorHAnsi"/>
          <w:sz w:val="22"/>
          <w:szCs w:val="22"/>
        </w:rPr>
        <w:lastRenderedPageBreak/>
        <w:instrText>b17f-f0d6641d236c"&gt;485&lt;/key&gt;&lt;/foreign-keys&gt;&lt;ref-type name="Report"&gt;27&lt;/ref-type&gt;&lt;contributors&gt;&lt;authors&gt;&lt;author&gt;Institute of Medicine,&lt;/author&gt;&lt;/authors&gt;&lt;/contributors&gt;&lt;titles&gt;&lt;title&gt;Relieving Pain in America: A Blueprint for Transforming Prevention, Care, Education, and Research&lt;/title&gt;&lt;/titles&gt;&lt;dates&gt;&lt;year&gt;2011&lt;/year&gt;&lt;/dates&gt;&lt;publisher&gt;National Academy of Sciences&lt;/publisher&gt;&lt;urls&gt;&lt;/urls&gt;&lt;/record&gt;&lt;/Cite&gt;&lt;/EndNote&gt;</w:instrText>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Institute of Medicine 2011)</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xml:space="preserve">. The human cost is also high, with disability and chronic pain being associated with suicidal behavior in older adults </w:t>
      </w:r>
      <w:r w:rsidRPr="00401EC0">
        <w:rPr>
          <w:rFonts w:asciiTheme="minorHAnsi" w:hAnsiTheme="minorHAnsi" w:cstheme="minorHAnsi"/>
          <w:sz w:val="22"/>
          <w:szCs w:val="22"/>
        </w:rPr>
        <w:fldChar w:fldCharType="begin">
          <w:fldData xml:space="preserve">PEVuZE5vdGU+PENpdGU+PEF1dGhvcj5Gw6Rzc2Jlcmc8L0F1dGhvcj48WWVhcj4yMDE2PC9ZZWFy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</w:fldData>
        </w:fldChar>
      </w:r>
      <w:r w:rsidR="00726D03">
        <w:rPr>
          <w:rFonts w:asciiTheme="minorHAnsi" w:hAnsiTheme="minorHAnsi" w:cstheme="minorHAnsi"/>
          <w:sz w:val="22"/>
          <w:szCs w:val="22"/>
        </w:rPr>
        <w:instrText xml:space="preserve"> ADDIN EN.CITE </w:instrText>
      </w:r>
      <w:r w:rsidR="00726D03">
        <w:rPr>
          <w:rFonts w:asciiTheme="minorHAnsi" w:hAnsiTheme="minorHAnsi" w:cstheme="minorHAnsi"/>
          <w:sz w:val="22"/>
          <w:szCs w:val="22"/>
        </w:rPr>
        <w:fldChar w:fldCharType="begin">
          <w:fldData xml:space="preserve">PEVuZE5vdGU+PENpdGU+PEF1dGhvcj5Gw6Rzc2Jlcmc8L0F1dGhvcj48WWVhcj4yMDE2PC9ZZWFy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</w:fldData>
        </w:fldChar>
      </w:r>
      <w:r w:rsidR="00726D03">
        <w:rPr>
          <w:rFonts w:asciiTheme="minorHAnsi" w:hAnsiTheme="minorHAnsi" w:cstheme="minorHAnsi"/>
          <w:sz w:val="22"/>
          <w:szCs w:val="22"/>
        </w:rPr>
        <w:instrText xml:space="preserve"> ADDIN EN.CITE.DATA </w:instrText>
      </w:r>
      <w:r w:rsidR="00726D03">
        <w:rPr>
          <w:rFonts w:asciiTheme="minorHAnsi" w:hAnsiTheme="minorHAnsi" w:cstheme="minorHAnsi"/>
          <w:sz w:val="22"/>
          <w:szCs w:val="22"/>
        </w:rPr>
      </w:r>
      <w:r w:rsidR="00726D03">
        <w:rPr>
          <w:rFonts w:asciiTheme="minorHAnsi" w:hAnsiTheme="minorHAnsi" w:cstheme="minorHAnsi"/>
          <w:sz w:val="22"/>
          <w:szCs w:val="22"/>
        </w:rPr>
        <w:fldChar w:fldCharType="end"/>
      </w:r>
      <w:r w:rsidRPr="00401EC0">
        <w:rPr>
          <w:rFonts w:asciiTheme="minorHAnsi" w:hAnsiTheme="minorHAnsi" w:cstheme="minorHAnsi"/>
          <w:sz w:val="22"/>
          <w:szCs w:val="22"/>
        </w:rPr>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Fässberg, Cheung et al. 2016)</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xml:space="preserve">. </w:t>
      </w:r>
    </w:p>
    <w:p w14:paraId="3ED3B8C7" w14:textId="25119C4E" w:rsidR="00852CF3" w:rsidRPr="00401EC0" w:rsidRDefault="00473C18" w:rsidP="001A54BF">
      <w:pPr>
        <w:pStyle w:val="Default"/>
        <w:spacing w:line="480" w:lineRule="auto"/>
        <w:ind w:firstLine="360"/>
        <w:rPr>
          <w:rFonts w:asciiTheme="minorHAnsi" w:hAnsiTheme="minorHAnsi" w:cstheme="minorHAnsi"/>
          <w:sz w:val="22"/>
          <w:szCs w:val="22"/>
        </w:rPr>
      </w:pPr>
      <w:r w:rsidRPr="00401EC0">
        <w:rPr>
          <w:rFonts w:asciiTheme="minorHAnsi" w:hAnsiTheme="minorHAnsi" w:cstheme="minorHAnsi"/>
          <w:sz w:val="22"/>
          <w:szCs w:val="22"/>
        </w:rPr>
        <w:t xml:space="preserve">Concurrently, unchecked proliferation of opioids has led to a drug epidemic of unprecedented proportions, with nearly 50,000 Americans dying in 2019 from a drug overdose involving an opioid </w:t>
      </w:r>
      <w:r w:rsidRPr="00401EC0">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National Institute on Drug Abuse&lt;/Author&gt;&lt;Year&gt;2021&lt;/Year&gt;&lt;RecNum&gt;382&lt;/RecNum&gt;&lt;DisplayText&gt;(National Institute on Drug Abuse 2021)&lt;/DisplayText&gt;&lt;record&gt;&lt;rec-number&gt;382&lt;/rec-number&gt;&lt;foreign-keys&gt;&lt;key app="EN" db-id="wx2f2r0wp00reoex2wopav0tspvsddf2p0tp" timestamp="1665067125" guid="9980ef23-c4dc-4732-8ef0-cd03498c9542"&gt;382&lt;/key&gt;&lt;/foreign-keys&gt;&lt;ref-type name="Web Page"&gt;12&lt;/ref-type&gt;&lt;contributors&gt;&lt;authors&gt;&lt;author&gt;National Institute on Drug Abuse,&lt;/author&gt;&lt;/authors&gt;&lt;/contributors&gt;&lt;titles&gt;&lt;title&gt;Overdose Death Rates&lt;/title&gt;&lt;/titles&gt;&lt;volume&gt;2021&lt;/volume&gt;&lt;number&gt;May 31&lt;/number&gt;&lt;dates&gt;&lt;year&gt;2021&lt;/year&gt;&lt;pub-dates&gt;&lt;date&gt;January 29, 2021&lt;/date&gt;&lt;/pub-dates&gt;&lt;/dates&gt;&lt;urls&gt;&lt;related-urls&gt;&lt;url&gt;https://www.drugabuse.gov/drug-topics/trends-statistics/overdose-death-rates&lt;/url&gt;&lt;/related-urls&gt;&lt;/urls&gt;&lt;/record&gt;&lt;/Cite&gt;&lt;/EndNote&gt;</w:instrText>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National Institute on Drug Abuse 2021)</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Together, c</w:t>
      </w:r>
      <w:r w:rsidRPr="00401EC0">
        <w:rPr>
          <w:rFonts w:asciiTheme="minorHAnsi" w:hAnsiTheme="minorHAnsi" w:cstheme="minorHAnsi"/>
          <w:color w:val="auto"/>
          <w:sz w:val="22"/>
          <w:szCs w:val="22"/>
        </w:rPr>
        <w:t xml:space="preserve">hronic pain and opioid overuse disorder are a </w:t>
      </w:r>
      <w:proofErr w:type="spellStart"/>
      <w:r w:rsidRPr="00401EC0">
        <w:rPr>
          <w:rFonts w:asciiTheme="minorHAnsi" w:hAnsiTheme="minorHAnsi" w:cstheme="minorHAnsi"/>
          <w:color w:val="auto"/>
          <w:sz w:val="22"/>
          <w:szCs w:val="22"/>
        </w:rPr>
        <w:t>syndemic</w:t>
      </w:r>
      <w:proofErr w:type="spellEnd"/>
      <w:r w:rsidRPr="00401EC0">
        <w:rPr>
          <w:rFonts w:asciiTheme="minorHAnsi" w:hAnsiTheme="minorHAnsi" w:cstheme="minorHAnsi"/>
          <w:color w:val="auto"/>
          <w:sz w:val="22"/>
          <w:szCs w:val="22"/>
        </w:rPr>
        <w:t>, meaning that they are co-occurring epidemics with synergistic interactions</w:t>
      </w:r>
      <w:r w:rsidRPr="00401EC0">
        <w:rPr>
          <w:rFonts w:asciiTheme="minorHAnsi" w:hAnsiTheme="minorHAnsi" w:cstheme="minorHAnsi"/>
          <w:sz w:val="22"/>
          <w:szCs w:val="22"/>
        </w:rPr>
        <w:t xml:space="preserve"> </w:t>
      </w:r>
      <w:r w:rsidRPr="00401EC0">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Fornili&lt;/Author&gt;&lt;Year&gt;2018&lt;/Year&gt;&lt;RecNum&gt;481&lt;/RecNum&gt;&lt;DisplayText&gt;(</w:instrText>
      </w:r>
      <w:r w:rsidR="00726D03">
        <w:rPr>
          <w:rFonts w:asciiTheme="minorHAnsi" w:hAnsiTheme="minorHAnsi" w:cstheme="minorHAnsi"/>
          <w:sz w:val="22"/>
          <w:szCs w:val="22"/>
        </w:rPr>
        <w:lastRenderedPageBreak/>
        <w:instrText>Fornili 2018)&lt;/DisplayText&gt;&lt;record&gt;&lt;rec-number&gt;481&lt;/rec-number&gt;&lt;foreign-keys&gt;&lt;key app="EN" db-id="wx2f2r0wp00reoex2wopav0tspvsddf2p0tp" timestamp="1665067129" guid="9b97693f-17c2-48d6-a412-e9e8743dfa6f"&gt;481&lt;/key&gt;&lt;/foreign-keys&gt;&lt;ref-type name="Journal Article"&gt;17&lt;/ref-type&gt;&lt;contributors&gt;&lt;authors&gt;&lt;author&gt;Fornili, K.&lt;/author&gt;&lt;/authors&gt;&lt;/contributors&gt;&lt;auth-address&gt;Katherine Fornili, DNP, MPH, RN, CARN, FIAAN, Department of Family &amp;amp; Community Health, University of Maryland School of Nursing, Baltimore.&lt;/auth-address&gt;&lt;titles&gt;&lt;title&gt;The Opioid Crisis, Suicides, and Related Conditions: Multiple Clustered Syndemics, not Singular Epidemics&lt;/title&gt;&lt;secondary-title&gt;J Addict Nurs&lt;/secondary-title&gt;&lt;/titles&gt;&lt;periodical&gt;&lt;full-title&gt;J Addict Nurs&lt;/full-title&gt;&lt;/periodical&gt;&lt;pages&gt;214-220&lt;/pages&gt;&lt;volume&gt;29&lt;/volume&gt;&lt;number&gt;3&lt;/number&gt;&lt;edition&gt;2018/09/05&lt;/edition&gt;&lt;keywords&gt;&lt;keyword&gt;Analgesics, Opioid/therapeutic use&lt;/keyword&gt;&lt;keyword&gt;Comorbidity&lt;/keyword&gt;&lt;keyword&gt;Drug Overdose/classification/*epidemiology&lt;/keyword&gt;&lt;keyword&gt;*Epidemics&lt;/keyword&gt;&lt;keyword&gt;Health Policy&lt;/keyword&gt;&lt;keyword&gt;Humans&lt;/keyword&gt;&lt;keyword&gt;Models, Theoretical&lt;/keyword&gt;&lt;keyword&gt;Opioid-Related Disorders/*epidemiology/psychology&lt;/keyword&gt;&lt;keyword&gt;Pain Management/methods&lt;/keyword&gt;&lt;keyword&gt;Risk Factors&lt;/keyword&gt;&lt;keyword&gt;Suicide/*statistics &amp;amp; numerical data&lt;/keyword&gt;&lt;keyword&gt;United States/epidemiology&lt;/keyword&gt;&lt;/keywords&gt;&lt;dates&gt;&lt;year&gt;2018&lt;/year&gt;&lt;pub-dates&gt;&lt;date&gt;Jul/Sep&lt;/date&gt;&lt;/pub-dates&gt;&lt;/dates&gt;&lt;isbn&gt;1088-4602&lt;/isbn&gt;&lt;accession-num&gt;30180010&lt;/accession-num&gt;&lt;urls&gt;&lt;/urls&gt;&lt;electronic-resource-num&gt;10.1097/jan.0000000000000240&lt;/electronic-resource-num&gt;&lt;remote-database-provider&gt;NLM&lt;/remote-database-provider&gt;&lt;language&gt;eng&lt;/language&gt;&lt;/record&gt;&lt;/Cite&gt;&lt;/EndNote&gt;</w:instrText>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Fornili 2018)</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xml:space="preserve">. As a consensus study report from the National Academies of Science, Engineering, and Medicine </w:t>
      </w:r>
      <w:r w:rsidRPr="00401EC0">
        <w:rPr>
          <w:rFonts w:asciiTheme="minorHAnsi" w:hAnsiTheme="minorHAnsi" w:cstheme="minorHAnsi"/>
          <w:sz w:val="22"/>
          <w:szCs w:val="22"/>
        </w:rPr>
        <w:lastRenderedPageBreak/>
        <w:t xml:space="preserve">explains, “The ongoing opioid crisis lies at the intersection of two substantial public health challenges—reducing the burden of suffering from pain and containing the rising toll of the harms that can result from the use of opioid medications” </w:t>
      </w:r>
      <w:r w:rsidRPr="00401EC0">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National Academy of Sciences&lt;/Author&gt;&lt;Year&gt;2017&lt;/Year&gt;&lt;RecNum&gt;488&lt;/RecNum&gt;&lt;DisplayText&gt;(National Academy of Sciences 2017)&lt;/DisplayText&gt;&lt;record&gt;&lt;rec-number&gt;488&lt;/rec-number&gt;&lt;foreign-keys&gt;&lt;key app="EN" db-id="wx2f2r0wp00reoex2wopav0tspvsddf2p0tp" timestamp="1665067130" guid="b24c6191-5f11-4c7f-89a9-3acedcae8ff7"&gt;488&lt;/key&gt;&lt;/foreign-keys&gt;&lt;ref-type name="Government Document"&gt;46&lt;/ref-type&gt;&lt;contributors&gt;&lt;authors&gt;&lt;author&gt;National Academy of Sciences,&lt;/author&gt;&lt;/authors&gt;&lt;/contributors&gt;&lt;titles&gt;&lt;title&gt;Pain Management and the Opioid Epidemic: Balancing Societal and Individual Benefits and Risks of Prescription Opioid Use&lt;/title&gt;&lt;/titles&gt;&lt;dates&gt;&lt;year&gt;2017&lt;/year&gt;&lt;/dates&gt;&lt;pub-location&gt;Washing, DC&lt;/pub-location&gt;&lt;publisher&gt;The National Academies Press&lt;/publisher&gt;&lt;urls&gt;&lt;/urls&gt;&lt;/record&gt;&lt;/Cite&gt;&lt;/EndNote&gt;</w:instrText>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National Academy of Sciences 2017)</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xml:space="preserve">. </w:t>
      </w:r>
    </w:p>
    <w:p w14:paraId="135BD6EE" w14:textId="40425EF4" w:rsidR="00595251" w:rsidRDefault="00473C18" w:rsidP="006F532D">
      <w:pPr>
        <w:pStyle w:val="Default"/>
        <w:spacing w:line="480" w:lineRule="auto"/>
        <w:ind w:firstLine="360"/>
        <w:rPr>
          <w:rFonts w:asciiTheme="minorHAnsi" w:hAnsiTheme="minorHAnsi" w:cstheme="minorHAnsi"/>
          <w:sz w:val="22"/>
          <w:szCs w:val="22"/>
        </w:rPr>
      </w:pPr>
      <w:r w:rsidRPr="00401EC0">
        <w:rPr>
          <w:rFonts w:asciiTheme="minorHAnsi" w:hAnsiTheme="minorHAnsi" w:cstheme="minorHAnsi"/>
          <w:sz w:val="22"/>
          <w:szCs w:val="22"/>
        </w:rPr>
        <w:t xml:space="preserve">Although the National Academies recommend a multi-pronged approach that addresses both pain and opioids, popular and political attention has focused more narrowly on restricting the opioid supply </w:t>
      </w:r>
      <w:r w:rsidRPr="00401EC0">
        <w:rPr>
          <w:rFonts w:asciiTheme="minorHAnsi" w:hAnsiTheme="minorHAnsi" w:cstheme="minorHAnsi"/>
          <w:sz w:val="22"/>
          <w:szCs w:val="22"/>
        </w:rPr>
        <w:fldChar w:fldCharType="begin">
          <w:fldData xml:space="preserve">PEVuZE5vdGU+PENpdGU+PEF1dGhvcj5Hcm9zczwvQXV0aG9yPjxZZWFyPjIwMTk8L1llYXI+PFJl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</w:fldData>
        </w:fldChar>
      </w:r>
      <w:r w:rsidR="00726D03">
        <w:rPr>
          <w:rFonts w:asciiTheme="minorHAnsi" w:hAnsiTheme="minorHAnsi" w:cstheme="minorHAnsi"/>
          <w:sz w:val="22"/>
          <w:szCs w:val="22"/>
        </w:rPr>
        <w:instrText xml:space="preserve"> ADDIN EN.CITE </w:instrText>
      </w:r>
      <w:r w:rsidR="00726D03">
        <w:rPr>
          <w:rFonts w:asciiTheme="minorHAnsi" w:hAnsiTheme="minorHAnsi" w:cstheme="minorHAnsi"/>
          <w:sz w:val="22"/>
          <w:szCs w:val="22"/>
        </w:rPr>
        <w:fldChar w:fldCharType="begin">
          <w:fldData xml:space="preserve">PEVuZE5vdGU+PENpdGU+PEF1dGhvcj5Hcm9zczwvQXV0aG9yPjxZZWFyPjIwMTk8L1llYXI+PFJl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</w:fldData>
        </w:fldChar>
      </w:r>
      <w:r w:rsidR="00726D03">
        <w:rPr>
          <w:rFonts w:asciiTheme="minorHAnsi" w:hAnsiTheme="minorHAnsi" w:cstheme="minorHAnsi"/>
          <w:sz w:val="22"/>
          <w:szCs w:val="22"/>
        </w:rPr>
        <w:instrText xml:space="preserve"> ADDIN EN.CITE.DATA </w:instrText>
      </w:r>
      <w:r w:rsidR="00726D03">
        <w:rPr>
          <w:rFonts w:asciiTheme="minorHAnsi" w:hAnsiTheme="minorHAnsi" w:cstheme="minorHAnsi"/>
          <w:sz w:val="22"/>
          <w:szCs w:val="22"/>
        </w:rPr>
      </w:r>
      <w:r w:rsidR="00726D03">
        <w:rPr>
          <w:rFonts w:asciiTheme="minorHAnsi" w:hAnsiTheme="minorHAnsi" w:cstheme="minorHAnsi"/>
          <w:sz w:val="22"/>
          <w:szCs w:val="22"/>
        </w:rPr>
        <w:fldChar w:fldCharType="end"/>
      </w:r>
      <w:r w:rsidRPr="00401EC0">
        <w:rPr>
          <w:rFonts w:asciiTheme="minorHAnsi" w:hAnsiTheme="minorHAnsi" w:cstheme="minorHAnsi"/>
          <w:sz w:val="22"/>
          <w:szCs w:val="22"/>
        </w:rPr>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Goodin 2018, Gross and Gordon 2019)</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Commonly passed opioid-related legislation include</w:t>
      </w:r>
      <w:r w:rsidR="002400D7">
        <w:rPr>
          <w:rFonts w:asciiTheme="minorHAnsi" w:hAnsiTheme="minorHAnsi" w:cstheme="minorHAnsi"/>
          <w:sz w:val="22"/>
          <w:szCs w:val="22"/>
        </w:rPr>
        <w:t>s</w:t>
      </w:r>
      <w:r w:rsidRPr="00401EC0">
        <w:rPr>
          <w:rFonts w:asciiTheme="minorHAnsi" w:hAnsiTheme="minorHAnsi" w:cstheme="minorHAnsi"/>
          <w:sz w:val="22"/>
          <w:szCs w:val="22"/>
        </w:rPr>
        <w:t xml:space="preserve"> opioid prescribing limits and prescription drug monitoring programs (PDMPs) </w:t>
      </w:r>
      <w:r w:rsidRPr="00401EC0">
        <w:rPr>
          <w:rFonts w:asciiTheme="minorHAnsi" w:hAnsiTheme="minorHAnsi" w:cstheme="minorHAnsi"/>
          <w:sz w:val="22"/>
          <w:szCs w:val="22"/>
        </w:rPr>
        <w:fldChar w:fldCharType="begin">
          <w:fldData xml:space="preserve">PEVuZE5vdGU+PENpdGU+PEF1dGhvcj5EYXZpczwvQXV0aG9yPjxZZWFyPjIwMTk8L1llYXI+PFJl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</w:fldData>
        </w:fldChar>
      </w:r>
      <w:r w:rsidR="00726D03">
        <w:rPr>
          <w:rFonts w:asciiTheme="minorHAnsi" w:hAnsiTheme="minorHAnsi" w:cstheme="minorHAnsi"/>
          <w:sz w:val="22"/>
          <w:szCs w:val="22"/>
        </w:rPr>
        <w:instrText xml:space="preserve"> ADDIN EN.CITE </w:instrText>
      </w:r>
      <w:r w:rsidR="00726D03">
        <w:rPr>
          <w:rFonts w:asciiTheme="minorHAnsi" w:hAnsiTheme="minorHAnsi" w:cstheme="minorHAnsi"/>
          <w:sz w:val="22"/>
          <w:szCs w:val="22"/>
        </w:rPr>
        <w:fldChar w:fldCharType="begin">
          <w:fldData xml:space="preserve">PEVuZE5vdGU+PENpdGU+PEF1dGhvcj5EYXZpczwvQXV0aG9yPjxZZWFyPjIwMTk8L1llYXI+PFJl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</w:fldData>
        </w:fldChar>
      </w:r>
      <w:r w:rsidR="00726D03">
        <w:rPr>
          <w:rFonts w:asciiTheme="minorHAnsi" w:hAnsiTheme="minorHAnsi" w:cstheme="minorHAnsi"/>
          <w:sz w:val="22"/>
          <w:szCs w:val="22"/>
        </w:rPr>
        <w:instrText xml:space="preserve"> ADDIN EN.CITE.DATA </w:instrText>
      </w:r>
      <w:r w:rsidR="00726D03">
        <w:rPr>
          <w:rFonts w:asciiTheme="minorHAnsi" w:hAnsiTheme="minorHAnsi" w:cstheme="minorHAnsi"/>
          <w:sz w:val="22"/>
          <w:szCs w:val="22"/>
        </w:rPr>
      </w:r>
      <w:r w:rsidR="00726D03">
        <w:rPr>
          <w:rFonts w:asciiTheme="minorHAnsi" w:hAnsiTheme="minorHAnsi" w:cstheme="minorHAnsi"/>
          <w:sz w:val="22"/>
          <w:szCs w:val="22"/>
        </w:rPr>
        <w:fldChar w:fldCharType="end"/>
      </w:r>
      <w:r w:rsidRPr="00401EC0">
        <w:rPr>
          <w:rFonts w:asciiTheme="minorHAnsi" w:hAnsiTheme="minorHAnsi" w:cstheme="minorHAnsi"/>
          <w:sz w:val="22"/>
          <w:szCs w:val="22"/>
        </w:rPr>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Davis, Lieberman et al. 2019, Horwitz, Davis et al. 2021)</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xml:space="preserve">. The focus on reducing supply has elicited editorials in medical journals expressing concern about abandoning pain patients </w:t>
      </w:r>
      <w:r w:rsidRPr="00401EC0">
        <w:rPr>
          <w:rFonts w:asciiTheme="minorHAnsi" w:hAnsiTheme="minorHAnsi" w:cstheme="minorHAnsi"/>
          <w:sz w:val="22"/>
          <w:szCs w:val="22"/>
        </w:rPr>
        <w:fldChar w:fldCharType="begin">
          <w:fldData xml:space="preserve">PEVuZE5vdGU+PENpdGU+PEF1dGhvcj5XZWJzdGVyPC9BdXRob3I+PFllYXI+MjAxNDwvWWVhcj48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</w:fldData>
        </w:fldChar>
      </w:r>
      <w:r w:rsidR="00726D03">
        <w:rPr>
          <w:rFonts w:asciiTheme="minorHAnsi" w:hAnsiTheme="minorHAnsi" w:cstheme="minorHAnsi"/>
          <w:sz w:val="22"/>
          <w:szCs w:val="22"/>
        </w:rPr>
        <w:instrText xml:space="preserve"> ADDIN EN.CITE </w:instrText>
      </w:r>
      <w:r w:rsidR="00726D03">
        <w:rPr>
          <w:rFonts w:asciiTheme="minorHAnsi" w:hAnsiTheme="minorHAnsi" w:cstheme="minorHAnsi"/>
          <w:sz w:val="22"/>
          <w:szCs w:val="22"/>
        </w:rPr>
        <w:fldChar w:fldCharType="begin">
          <w:fldData xml:space="preserve">PEVuZE5vdGU+PENpdGU+PEF1dGhvcj5XZWJzdGVyPC9BdXRob3I+PFllYXI+MjAxNDwvWWVhcj48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</w:fldData>
        </w:fldChar>
      </w:r>
      <w:r w:rsidR="00726D03">
        <w:rPr>
          <w:rFonts w:asciiTheme="minorHAnsi" w:hAnsiTheme="minorHAnsi" w:cstheme="minorHAnsi"/>
          <w:sz w:val="22"/>
          <w:szCs w:val="22"/>
        </w:rPr>
        <w:instrText xml:space="preserve"> ADDIN EN.CITE.DATA </w:instrText>
      </w:r>
      <w:r w:rsidR="00726D03">
        <w:rPr>
          <w:rFonts w:asciiTheme="minorHAnsi" w:hAnsiTheme="minorHAnsi" w:cstheme="minorHAnsi"/>
          <w:sz w:val="22"/>
          <w:szCs w:val="22"/>
        </w:rPr>
      </w:r>
      <w:r w:rsidR="00726D03">
        <w:rPr>
          <w:rFonts w:asciiTheme="minorHAnsi" w:hAnsiTheme="minorHAnsi" w:cstheme="minorHAnsi"/>
          <w:sz w:val="22"/>
          <w:szCs w:val="22"/>
        </w:rPr>
        <w:fldChar w:fldCharType="end"/>
      </w:r>
      <w:r w:rsidRPr="00401EC0">
        <w:rPr>
          <w:rFonts w:asciiTheme="minorHAnsi" w:hAnsiTheme="minorHAnsi" w:cstheme="minorHAnsi"/>
          <w:sz w:val="22"/>
          <w:szCs w:val="22"/>
        </w:rPr>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Webster 2014, Rubin 2019)</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w:t>
      </w:r>
      <w:r w:rsidR="00A000B9">
        <w:rPr>
          <w:rFonts w:asciiTheme="minorHAnsi" w:hAnsiTheme="minorHAnsi" w:cstheme="minorHAnsi"/>
          <w:sz w:val="22"/>
          <w:szCs w:val="22"/>
        </w:rPr>
        <w:t xml:space="preserve"> </w:t>
      </w:r>
      <w:r w:rsidR="00595251">
        <w:rPr>
          <w:rFonts w:asciiTheme="minorHAnsi" w:hAnsiTheme="minorHAnsi" w:cstheme="minorHAnsi"/>
          <w:sz w:val="22"/>
          <w:szCs w:val="22"/>
        </w:rPr>
        <w:t>In the informal literature, there is an emerging</w:t>
      </w:r>
      <w:r w:rsidR="00852CF3">
        <w:rPr>
          <w:rFonts w:asciiTheme="minorHAnsi" w:hAnsiTheme="minorHAnsi" w:cstheme="minorHAnsi"/>
          <w:sz w:val="22"/>
          <w:szCs w:val="22"/>
        </w:rPr>
        <w:t xml:space="preserve"> narrative that </w:t>
      </w:r>
      <w:r w:rsidR="00595251">
        <w:rPr>
          <w:rFonts w:asciiTheme="minorHAnsi" w:hAnsiTheme="minorHAnsi" w:cstheme="minorHAnsi"/>
          <w:sz w:val="22"/>
          <w:szCs w:val="22"/>
        </w:rPr>
        <w:t xml:space="preserve">decreasing opioid prescribing has harmed patients with chronic pain </w:t>
      </w:r>
      <w:r w:rsidR="00595251">
        <w:rPr>
          <w:rFonts w:asciiTheme="minorHAnsi" w:hAnsiTheme="minorHAnsi" w:cstheme="minorHAnsi"/>
          <w:sz w:val="22"/>
          <w:szCs w:val="22"/>
        </w:rPr>
        <w:fldChar w:fldCharType="begin">
          <w:fldData xml:space="preserve">PEVuZE5vdGU+PENpdGU+PEF1dGhvcj5HbGVhc29uPC9BdXRob3I+PFllYXI+MjAxNDwvWWVhcj48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</w:fldData>
        </w:fldChar>
      </w:r>
      <w:r w:rsidR="00726D03">
        <w:rPr>
          <w:rFonts w:asciiTheme="minorHAnsi" w:hAnsiTheme="minorHAnsi" w:cstheme="minorHAnsi"/>
          <w:sz w:val="22"/>
          <w:szCs w:val="22"/>
        </w:rPr>
        <w:instrText xml:space="preserve"> ADDIN EN.CITE </w:instrText>
      </w:r>
      <w:r w:rsidR="00726D03">
        <w:rPr>
          <w:rFonts w:asciiTheme="minorHAnsi" w:hAnsiTheme="minorHAnsi" w:cstheme="minorHAnsi"/>
          <w:sz w:val="22"/>
          <w:szCs w:val="22"/>
        </w:rPr>
        <w:fldChar w:fldCharType="begin">
          <w:fldData xml:space="preserve">PEVuZE5vdGU+PENpdGU+PEF1dGhvcj5HbGVhc29uPC9BdXRob3I+PFllYXI+MjAxNDwvWWVhcj48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</w:fldData>
        </w:fldChar>
      </w:r>
      <w:r w:rsidR="00726D03">
        <w:rPr>
          <w:rFonts w:asciiTheme="minorHAnsi" w:hAnsiTheme="minorHAnsi" w:cstheme="minorHAnsi"/>
          <w:sz w:val="22"/>
          <w:szCs w:val="22"/>
        </w:rPr>
        <w:instrText xml:space="preserve"> ADDIN EN.CITE.DATA </w:instrText>
      </w:r>
      <w:r w:rsidR="00726D03">
        <w:rPr>
          <w:rFonts w:asciiTheme="minorHAnsi" w:hAnsiTheme="minorHAnsi" w:cstheme="minorHAnsi"/>
          <w:sz w:val="22"/>
          <w:szCs w:val="22"/>
        </w:rPr>
      </w:r>
      <w:r w:rsidR="00726D03">
        <w:rPr>
          <w:rFonts w:asciiTheme="minorHAnsi" w:hAnsiTheme="minorHAnsi" w:cstheme="minorHAnsi"/>
          <w:sz w:val="22"/>
          <w:szCs w:val="22"/>
        </w:rPr>
        <w:fldChar w:fldCharType="end"/>
      </w:r>
      <w:r w:rsidR="00595251">
        <w:rPr>
          <w:rFonts w:asciiTheme="minorHAnsi" w:hAnsiTheme="minorHAnsi" w:cstheme="minorHAnsi"/>
          <w:sz w:val="22"/>
          <w:szCs w:val="22"/>
        </w:rPr>
      </w:r>
      <w:r w:rsidR="00595251">
        <w:rPr>
          <w:rFonts w:asciiTheme="minorHAnsi" w:hAnsiTheme="minorHAnsi" w:cstheme="minorHAnsi"/>
          <w:sz w:val="22"/>
          <w:szCs w:val="22"/>
        </w:rPr>
        <w:fldChar w:fldCharType="separate"/>
      </w:r>
      <w:r w:rsidR="00595251">
        <w:rPr>
          <w:rFonts w:asciiTheme="minorHAnsi" w:hAnsiTheme="minorHAnsi" w:cstheme="minorHAnsi"/>
          <w:noProof/>
          <w:sz w:val="22"/>
          <w:szCs w:val="22"/>
        </w:rPr>
        <w:t>(Gleason 2014, Anson 2017, Human Rights Watch 2018)</w:t>
      </w:r>
      <w:r w:rsidR="00595251">
        <w:rPr>
          <w:rFonts w:asciiTheme="minorHAnsi" w:hAnsiTheme="minorHAnsi" w:cstheme="minorHAnsi"/>
          <w:sz w:val="22"/>
          <w:szCs w:val="22"/>
        </w:rPr>
        <w:fldChar w:fldCharType="end"/>
      </w:r>
      <w:r w:rsidR="009D2156">
        <w:rPr>
          <w:rFonts w:asciiTheme="minorHAnsi" w:hAnsiTheme="minorHAnsi" w:cstheme="minorHAnsi"/>
          <w:sz w:val="22"/>
          <w:szCs w:val="22"/>
        </w:rPr>
        <w:t xml:space="preserve"> and even contributed to suicides among pain patients</w:t>
      </w:r>
      <w:r w:rsidR="00B11126">
        <w:rPr>
          <w:rFonts w:asciiTheme="minorHAnsi" w:hAnsiTheme="minorHAnsi" w:cstheme="minorHAnsi"/>
          <w:sz w:val="22"/>
          <w:szCs w:val="22"/>
        </w:rPr>
        <w:t xml:space="preserve"> </w:t>
      </w:r>
      <w:r w:rsidR="00B11126">
        <w:rPr>
          <w:rFonts w:asciiTheme="minorHAnsi" w:hAnsiTheme="minorHAnsi" w:cstheme="minorHAnsi"/>
          <w:sz w:val="22"/>
          <w:szCs w:val="22"/>
        </w:rPr>
        <w:fldChar w:fldCharType="begin"/>
      </w:r>
      <w:r w:rsidR="00B11126">
        <w:rPr>
          <w:rFonts w:asciiTheme="minorHAnsi" w:hAnsiTheme="minorHAnsi" w:cstheme="minorHAnsi"/>
          <w:sz w:val="22"/>
          <w:szCs w:val="22"/>
        </w:rPr>
        <w:instrText xml:space="preserve"> ADDIN EN.CITE &lt;EndNote&gt;&lt;Cite&gt;&lt;Author&gt;Szalavitz&lt;/Author&gt;&lt;Year&gt;2022&lt;/Year&gt;&lt;RecNum&gt;699&lt;/RecNum&gt;&lt;DisplayText&gt;(Szalavitz 2022)&lt;/DisplayText&gt;&lt;record&gt;&lt;rec-number&gt;699&lt;/rec-number&gt;&lt;foreign-keys&gt;&lt;key app="EN" db-id="wx2f2r0wp00reoex2wopav0tspvsddf2p0tp" timestamp="1671035157" guid="5fbc2b7a-337d-4484-9129-086de493c3df"&gt;699&lt;/key&gt;&lt;/foreign-keys&gt;&lt;ref-type name="Newspaper Article"&gt;23&lt;/ref-type&gt;&lt;contributors&gt;&lt;authors&gt;&lt;author&gt;Szalavitz, M&lt;/author&gt;&lt;/authors&gt;&lt;/contributors&gt;&lt;titles&gt;&lt;title&gt;What the Opioid Crisis Took From People in Pain&lt;/title&gt;&lt;secondary-title&gt;The New York Times&lt;/secondary-title&gt;&lt;/titles&gt;&lt;dates&gt;&lt;year&gt;2022&lt;/year&gt;&lt;pub-dates&gt;&lt;date&gt;Mar 22, 2022&lt;/date&gt;&lt;/pub-dates&gt;&lt;/dates&gt;&lt;pub-location&gt;New York&lt;/pub-location&gt;&lt;work-type&gt;Editorial&lt;/work-type&gt;&lt;urls&gt;&lt;related-urls&gt;&lt;url&gt;https://www.nytimes.com/2022/03/07/opinion/opioid-crisis-pain-victims.html&lt;/url&gt;&lt;/related-urls&gt;&lt;/urls&gt;&lt;/record&gt;&lt;/Cite&gt;&lt;/EndNote&gt;</w:instrText>
      </w:r>
      <w:r w:rsidR="00B11126">
        <w:rPr>
          <w:rFonts w:asciiTheme="minorHAnsi" w:hAnsiTheme="minorHAnsi" w:cstheme="minorHAnsi"/>
          <w:sz w:val="22"/>
          <w:szCs w:val="22"/>
        </w:rPr>
        <w:fldChar w:fldCharType="separate"/>
      </w:r>
      <w:r w:rsidR="00B11126">
        <w:rPr>
          <w:rFonts w:asciiTheme="minorHAnsi" w:hAnsiTheme="minorHAnsi" w:cstheme="minorHAnsi"/>
          <w:noProof/>
          <w:sz w:val="22"/>
          <w:szCs w:val="22"/>
        </w:rPr>
        <w:t>(Szalavitz 2022)</w:t>
      </w:r>
      <w:r w:rsidR="00B11126">
        <w:rPr>
          <w:rFonts w:asciiTheme="minorHAnsi" w:hAnsiTheme="minorHAnsi" w:cstheme="minorHAnsi"/>
          <w:sz w:val="22"/>
          <w:szCs w:val="22"/>
        </w:rPr>
        <w:fldChar w:fldCharType="end"/>
      </w:r>
      <w:r w:rsidR="00B11126">
        <w:rPr>
          <w:rFonts w:asciiTheme="minorHAnsi" w:hAnsiTheme="minorHAnsi" w:cstheme="minorHAnsi"/>
          <w:sz w:val="22"/>
          <w:szCs w:val="22"/>
        </w:rPr>
        <w:t>.</w:t>
      </w:r>
      <w:r w:rsidR="00595251">
        <w:rPr>
          <w:rFonts w:asciiTheme="minorHAnsi" w:hAnsiTheme="minorHAnsi" w:cstheme="minorHAnsi"/>
          <w:sz w:val="22"/>
          <w:szCs w:val="22"/>
        </w:rPr>
        <w:t xml:space="preserve"> These fears are also expressed in commentaries in the formal literature, such as case reports of suicides in chronic pain patients </w:t>
      </w:r>
      <w:r w:rsidR="00595251">
        <w:rPr>
          <w:rFonts w:asciiTheme="minorHAnsi" w:hAnsiTheme="minorHAnsi" w:cstheme="minorHAnsi"/>
          <w:sz w:val="22"/>
          <w:szCs w:val="22"/>
        </w:rPr>
        <w:fldChar w:fldCharType="begin">
          <w:fldData xml:space="preserve">PEVuZE5vdGU+PENpdGU+PEF1dGhvcj5XZWJzdGVyPC9BdXRob3I+PFllYXI+MjAxNDwvWWVhcj48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</w:fldData>
        </w:fldChar>
      </w:r>
      <w:r w:rsidR="00726D03">
        <w:rPr>
          <w:rFonts w:asciiTheme="minorHAnsi" w:hAnsiTheme="minorHAnsi" w:cstheme="minorHAnsi"/>
          <w:sz w:val="22"/>
          <w:szCs w:val="22"/>
        </w:rPr>
        <w:instrText xml:space="preserve"> ADDIN EN.CITE </w:instrText>
      </w:r>
      <w:r w:rsidR="00726D03">
        <w:rPr>
          <w:rFonts w:asciiTheme="minorHAnsi" w:hAnsiTheme="minorHAnsi" w:cstheme="minorHAnsi"/>
          <w:sz w:val="22"/>
          <w:szCs w:val="22"/>
        </w:rPr>
        <w:fldChar w:fldCharType="begin">
          <w:fldData xml:space="preserve">PEVuZE5vdGU+PENpdGU+PEF1dGhvcj5XZWJzdGVyPC9BdXRob3I+PFllYXI+MjAxNDwvWWVhcj48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</w:fldData>
        </w:fldChar>
      </w:r>
      <w:r w:rsidR="00726D03">
        <w:rPr>
          <w:rFonts w:asciiTheme="minorHAnsi" w:hAnsiTheme="minorHAnsi" w:cstheme="minorHAnsi"/>
          <w:sz w:val="22"/>
          <w:szCs w:val="22"/>
        </w:rPr>
        <w:instrText xml:space="preserve"> ADDIN EN.CITE.DATA </w:instrText>
      </w:r>
      <w:r w:rsidR="00726D03">
        <w:rPr>
          <w:rFonts w:asciiTheme="minorHAnsi" w:hAnsiTheme="minorHAnsi" w:cstheme="minorHAnsi"/>
          <w:sz w:val="22"/>
          <w:szCs w:val="22"/>
        </w:rPr>
      </w:r>
      <w:r w:rsidR="00726D03">
        <w:rPr>
          <w:rFonts w:asciiTheme="minorHAnsi" w:hAnsiTheme="minorHAnsi" w:cstheme="minorHAnsi"/>
          <w:sz w:val="22"/>
          <w:szCs w:val="22"/>
        </w:rPr>
        <w:fldChar w:fldCharType="end"/>
      </w:r>
      <w:r w:rsidR="00595251">
        <w:rPr>
          <w:rFonts w:asciiTheme="minorHAnsi" w:hAnsiTheme="minorHAnsi" w:cstheme="minorHAnsi"/>
          <w:sz w:val="22"/>
          <w:szCs w:val="22"/>
        </w:rPr>
      </w:r>
      <w:r w:rsidR="00595251">
        <w:rPr>
          <w:rFonts w:asciiTheme="minorHAnsi" w:hAnsiTheme="minorHAnsi" w:cstheme="minorHAnsi"/>
          <w:sz w:val="22"/>
          <w:szCs w:val="22"/>
        </w:rPr>
        <w:fldChar w:fldCharType="separate"/>
      </w:r>
      <w:r w:rsidR="00595251">
        <w:rPr>
          <w:rFonts w:asciiTheme="minorHAnsi" w:hAnsiTheme="minorHAnsi" w:cstheme="minorHAnsi"/>
          <w:noProof/>
          <w:sz w:val="22"/>
          <w:szCs w:val="22"/>
        </w:rPr>
        <w:t>(Webster 2014, Goodin 2018)</w:t>
      </w:r>
      <w:r w:rsidR="00595251">
        <w:rPr>
          <w:rFonts w:asciiTheme="minorHAnsi" w:hAnsiTheme="minorHAnsi" w:cstheme="minorHAnsi"/>
          <w:sz w:val="22"/>
          <w:szCs w:val="22"/>
        </w:rPr>
        <w:fldChar w:fldCharType="end"/>
      </w:r>
      <w:r w:rsidR="00595251">
        <w:rPr>
          <w:rFonts w:asciiTheme="minorHAnsi" w:hAnsiTheme="minorHAnsi" w:cstheme="minorHAnsi"/>
          <w:sz w:val="22"/>
          <w:szCs w:val="22"/>
        </w:rPr>
        <w:t xml:space="preserve">. </w:t>
      </w:r>
      <w:r w:rsidR="006133D2" w:rsidRPr="00826AC9">
        <w:rPr>
          <w:rFonts w:asciiTheme="minorHAnsi" w:hAnsiTheme="minorHAnsi" w:cstheme="minorHAnsi"/>
          <w:sz w:val="22"/>
          <w:szCs w:val="22"/>
        </w:rPr>
        <w:t xml:space="preserve">Scientific </w:t>
      </w:r>
      <w:r w:rsidR="00264CC7" w:rsidRPr="00826AC9">
        <w:rPr>
          <w:rFonts w:asciiTheme="minorHAnsi" w:hAnsiTheme="minorHAnsi" w:cstheme="minorHAnsi"/>
          <w:sz w:val="22"/>
          <w:szCs w:val="22"/>
        </w:rPr>
        <w:t xml:space="preserve">study of harms among chronic pain patients </w:t>
      </w:r>
      <w:r w:rsidR="00961C34" w:rsidRPr="00826AC9">
        <w:rPr>
          <w:rFonts w:asciiTheme="minorHAnsi" w:hAnsiTheme="minorHAnsi" w:cstheme="minorHAnsi"/>
          <w:sz w:val="22"/>
          <w:szCs w:val="22"/>
        </w:rPr>
        <w:t>in the aftermath of</w:t>
      </w:r>
      <w:r w:rsidR="00264CC7" w:rsidRPr="00826AC9">
        <w:rPr>
          <w:rFonts w:asciiTheme="minorHAnsi" w:hAnsiTheme="minorHAnsi" w:cstheme="minorHAnsi"/>
          <w:sz w:val="22"/>
          <w:szCs w:val="22"/>
        </w:rPr>
        <w:t xml:space="preserve"> opioid restricti</w:t>
      </w:r>
      <w:r w:rsidR="006133D2" w:rsidRPr="00826AC9">
        <w:rPr>
          <w:rFonts w:asciiTheme="minorHAnsi" w:hAnsiTheme="minorHAnsi" w:cstheme="minorHAnsi"/>
          <w:sz w:val="22"/>
          <w:szCs w:val="22"/>
        </w:rPr>
        <w:t xml:space="preserve">ons has </w:t>
      </w:r>
      <w:r w:rsidR="007F70F0" w:rsidRPr="006F532D">
        <w:rPr>
          <w:rFonts w:asciiTheme="minorHAnsi" w:hAnsiTheme="minorHAnsi" w:cstheme="minorHAnsi"/>
          <w:sz w:val="22"/>
          <w:szCs w:val="22"/>
        </w:rPr>
        <w:t>been more limited</w:t>
      </w:r>
      <w:r w:rsidR="006133D2">
        <w:rPr>
          <w:rFonts w:asciiTheme="minorHAnsi" w:hAnsiTheme="minorHAnsi" w:cstheme="minorHAnsi"/>
          <w:sz w:val="22"/>
          <w:szCs w:val="22"/>
        </w:rPr>
        <w:t xml:space="preserve"> </w:t>
      </w:r>
      <w:r w:rsidR="007F70F0">
        <w:rPr>
          <w:rFonts w:asciiTheme="minorHAnsi" w:hAnsiTheme="minorHAnsi" w:cstheme="minorHAnsi"/>
          <w:sz w:val="22"/>
          <w:szCs w:val="22"/>
        </w:rPr>
        <w:fldChar w:fldCharType="begin">
          <w:fldData xml:space="preserve">PEVuZE5vdGU+PENpdGU+PEF1dGhvcj5BbnRvbmlvdTwvQXV0aG9yPjxZZWFyPjIwMTk8L1llYXI+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</w:fldData>
        </w:fldChar>
      </w:r>
      <w:r w:rsidR="007F70F0">
        <w:rPr>
          <w:rFonts w:asciiTheme="minorHAnsi" w:hAnsiTheme="minorHAnsi" w:cstheme="minorHAnsi"/>
          <w:sz w:val="22"/>
          <w:szCs w:val="22"/>
        </w:rPr>
        <w:instrText xml:space="preserve"> ADDIN EN.CITE </w:instrText>
      </w:r>
      <w:r w:rsidR="007F70F0">
        <w:rPr>
          <w:rFonts w:asciiTheme="minorHAnsi" w:hAnsiTheme="minorHAnsi" w:cstheme="minorHAnsi"/>
          <w:sz w:val="22"/>
          <w:szCs w:val="22"/>
        </w:rPr>
        <w:fldChar w:fldCharType="begin">
          <w:fldData xml:space="preserve">PEVuZE5vdGU+PENpdGU+PEF1dGhvcj5BbnRvbmlvdTwvQXV0aG9yPjxZZWFyPjIwMTk8L1llYXI+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</w:fldData>
        </w:fldChar>
      </w:r>
      <w:r w:rsidR="007F70F0">
        <w:rPr>
          <w:rFonts w:asciiTheme="minorHAnsi" w:hAnsiTheme="minorHAnsi" w:cstheme="minorHAnsi"/>
          <w:sz w:val="22"/>
          <w:szCs w:val="22"/>
        </w:rPr>
        <w:instrText xml:space="preserve"> ADDIN EN.CITE.DATA </w:instrText>
      </w:r>
      <w:r w:rsidR="007F70F0">
        <w:rPr>
          <w:rFonts w:asciiTheme="minorHAnsi" w:hAnsiTheme="minorHAnsi" w:cstheme="minorHAnsi"/>
          <w:sz w:val="22"/>
          <w:szCs w:val="22"/>
        </w:rPr>
      </w:r>
      <w:r w:rsidR="007F70F0">
        <w:rPr>
          <w:rFonts w:asciiTheme="minorHAnsi" w:hAnsiTheme="minorHAnsi" w:cstheme="minorHAnsi"/>
          <w:sz w:val="22"/>
          <w:szCs w:val="22"/>
        </w:rPr>
        <w:fldChar w:fldCharType="end"/>
      </w:r>
      <w:r w:rsidR="007F70F0">
        <w:rPr>
          <w:rFonts w:asciiTheme="minorHAnsi" w:hAnsiTheme="minorHAnsi" w:cstheme="minorHAnsi"/>
          <w:sz w:val="22"/>
          <w:szCs w:val="22"/>
        </w:rPr>
        <w:fldChar w:fldCharType="separate"/>
      </w:r>
      <w:r w:rsidR="007F70F0">
        <w:rPr>
          <w:rFonts w:asciiTheme="minorHAnsi" w:hAnsiTheme="minorHAnsi" w:cstheme="minorHAnsi"/>
          <w:noProof/>
          <w:sz w:val="22"/>
          <w:szCs w:val="22"/>
        </w:rPr>
        <w:t>(Antoniou, Ala-Leppilampi et al. 2019)</w:t>
      </w:r>
      <w:r w:rsidR="007F70F0">
        <w:rPr>
          <w:rFonts w:asciiTheme="minorHAnsi" w:hAnsiTheme="minorHAnsi" w:cstheme="minorHAnsi"/>
          <w:sz w:val="22"/>
          <w:szCs w:val="22"/>
        </w:rPr>
        <w:fldChar w:fldCharType="end"/>
      </w:r>
      <w:r w:rsidR="00264CC7">
        <w:rPr>
          <w:rFonts w:asciiTheme="minorHAnsi" w:hAnsiTheme="minorHAnsi" w:cstheme="minorHAnsi"/>
          <w:sz w:val="22"/>
          <w:szCs w:val="22"/>
        </w:rPr>
        <w:t xml:space="preserve">. </w:t>
      </w:r>
      <w:r w:rsidR="00264CC7" w:rsidRPr="00401EC0">
        <w:rPr>
          <w:rFonts w:asciiTheme="minorHAnsi" w:hAnsiTheme="minorHAnsi" w:cstheme="minorHAnsi"/>
          <w:sz w:val="22"/>
          <w:szCs w:val="22"/>
        </w:rPr>
        <w:t xml:space="preserve">Given the prevalence and disabling potential of chronic pain, this </w:t>
      </w:r>
      <w:r w:rsidR="00264CC7" w:rsidRPr="00401EC0">
        <w:rPr>
          <w:rFonts w:asciiTheme="minorHAnsi" w:hAnsiTheme="minorHAnsi" w:cstheme="minorHAnsi"/>
          <w:sz w:val="22"/>
          <w:szCs w:val="22"/>
        </w:rPr>
        <w:lastRenderedPageBreak/>
        <w:t xml:space="preserve">is an important area for research. This study aims to </w:t>
      </w:r>
      <w:r w:rsidR="00961C34">
        <w:rPr>
          <w:rFonts w:asciiTheme="minorHAnsi" w:hAnsiTheme="minorHAnsi" w:cstheme="minorHAnsi"/>
          <w:sz w:val="22"/>
          <w:szCs w:val="22"/>
        </w:rPr>
        <w:t>contribute to this</w:t>
      </w:r>
      <w:r w:rsidR="00264CC7" w:rsidRPr="00401EC0">
        <w:rPr>
          <w:rFonts w:asciiTheme="minorHAnsi" w:hAnsiTheme="minorHAnsi" w:cstheme="minorHAnsi"/>
          <w:sz w:val="22"/>
          <w:szCs w:val="22"/>
        </w:rPr>
        <w:t xml:space="preserve"> literature by </w:t>
      </w:r>
      <w:r w:rsidR="002400D7">
        <w:rPr>
          <w:rFonts w:asciiTheme="minorHAnsi" w:hAnsiTheme="minorHAnsi" w:cstheme="minorHAnsi"/>
          <w:sz w:val="22"/>
          <w:szCs w:val="22"/>
        </w:rPr>
        <w:t>measuring the relationship between must-access PDMPs and frequent pain, severe/disabling pain, and functional status in older adults with and without a history of pain</w:t>
      </w:r>
      <w:r w:rsidR="00264CC7" w:rsidRPr="00401EC0">
        <w:rPr>
          <w:rFonts w:asciiTheme="minorHAnsi" w:hAnsiTheme="minorHAnsi" w:cstheme="minorHAnsi"/>
          <w:sz w:val="22"/>
          <w:szCs w:val="22"/>
        </w:rPr>
        <w:t>.</w:t>
      </w:r>
    </w:p>
    <w:p w14:paraId="1BBE12B3" w14:textId="45529A22" w:rsidR="00595251" w:rsidRPr="00401EC0" w:rsidRDefault="00595251" w:rsidP="001A54BF">
      <w:pPr>
        <w:pStyle w:val="Heading2"/>
        <w:spacing w:line="480" w:lineRule="auto"/>
      </w:pPr>
      <w:r>
        <w:t xml:space="preserve">Policy </w:t>
      </w:r>
      <w:r w:rsidR="00A000B9">
        <w:t>Review</w:t>
      </w:r>
    </w:p>
    <w:p w14:paraId="1A6DDD02" w14:textId="483335B6" w:rsidR="00852CF3" w:rsidRDefault="00473C18" w:rsidP="001A54BF">
      <w:pPr>
        <w:pStyle w:val="Default"/>
        <w:spacing w:line="480" w:lineRule="auto"/>
        <w:ind w:firstLine="360"/>
        <w:rPr>
          <w:rFonts w:asciiTheme="minorHAnsi" w:hAnsiTheme="minorHAnsi" w:cstheme="minorHAnsi"/>
          <w:sz w:val="22"/>
          <w:szCs w:val="22"/>
        </w:rPr>
      </w:pPr>
      <w:r w:rsidRPr="00401EC0">
        <w:rPr>
          <w:rFonts w:asciiTheme="minorHAnsi" w:hAnsiTheme="minorHAnsi" w:cstheme="minorHAnsi"/>
          <w:sz w:val="22"/>
          <w:szCs w:val="22"/>
        </w:rPr>
        <w:t>Prescription drug monitoring program (PDMP) laws create statewide databases documenting filled prescriptions for controlled substances, which can then be checked by both prescribers and pharmacists. In many states, use of the PDMP is optional, but a growing number of states are requiring prescribers to check the PDMP prior to prescribing opioids</w:t>
      </w:r>
      <w:r w:rsidR="00961C34">
        <w:rPr>
          <w:rFonts w:asciiTheme="minorHAnsi" w:hAnsiTheme="minorHAnsi" w:cstheme="minorHAnsi"/>
          <w:sz w:val="22"/>
          <w:szCs w:val="22"/>
        </w:rPr>
        <w:t xml:space="preserve"> </w:t>
      </w:r>
      <w:r w:rsidR="00961C34">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Horwitz&lt;/Author&gt;&lt;Year&gt;2021&lt;/Year&gt;&lt;RecNum&gt;528&lt;/RecNum&gt;&lt;DisplayText&gt;(Horwitz, Davis et al. 2021)&lt;/DisplayText&gt;&lt;record&gt;&lt;rec-number&gt;528&lt;/rec-number&gt;&lt;foreign-keys&gt;&lt;key app="EN" db-id="wx2f2r0wp00reoex2wopav0tspvsddf2p0tp" timestamp="1665067131" guid="6b98f0ed-3bd5-48c1-80af-4f3aee74cd6d"&gt;528&lt;/key&gt;&lt;/foreign-keys&gt;&lt;ref-type name="Journal Article"&gt;17&lt;/ref-type&gt;&lt;contributors&gt;&lt;authors&gt;&lt;author&gt;Horwitz, Jill R.&lt;/author&gt;&lt;author&gt;Davis, Corey&lt;/author&gt;&lt;author&gt;McClelland, Lynn&lt;/author&gt;&lt;author&gt;Fordon, Rebecca&lt;/author&gt;&lt;author&gt;Meara, Ellen&lt;/author&gt;&lt;/authors&gt;&lt;/contributors&gt;&lt;titles&gt;&lt;title&gt;The importance of data source in prescription drug monitoring program research&lt;/title&gt;&lt;secondary-title&gt;Health Services Research&lt;/secondary-title&gt;&lt;/titles&gt;&lt;periodical&gt;&lt;full-title&gt;Health Services Research&lt;/full-title&gt;&lt;/periodical&gt;&lt;pages&gt;268-274&lt;/pages&gt;&lt;volume&gt;56&lt;/volume&gt;&lt;number&gt;2&lt;/number&gt;&lt;dates&gt;&lt;year&gt;2021&lt;/year&gt;&lt;/dates&gt;&lt;isbn&gt;0017-9124&lt;/isbn&gt;&lt;urls&gt;&lt;related-urls&gt;&lt;url&gt;https://onlinelibrary.wiley.com/doi/abs/10.1111/1475-6773.13548&lt;/url&gt;&lt;/related-urls&gt;&lt;/urls&gt;&lt;electronic-resource-num&gt;https://doi.org/10.1111/1475-6773.13548&lt;/electronic-resource-num&gt;&lt;/record&gt;&lt;/Cite&gt;&lt;/EndNote&gt;</w:instrText>
      </w:r>
      <w:r w:rsidR="00961C34">
        <w:rPr>
          <w:rFonts w:asciiTheme="minorHAnsi" w:hAnsiTheme="minorHAnsi" w:cstheme="minorHAnsi"/>
          <w:sz w:val="22"/>
          <w:szCs w:val="22"/>
        </w:rPr>
        <w:fldChar w:fldCharType="separate"/>
      </w:r>
      <w:r w:rsidR="00961C34">
        <w:rPr>
          <w:rFonts w:asciiTheme="minorHAnsi" w:hAnsiTheme="minorHAnsi" w:cstheme="minorHAnsi"/>
          <w:noProof/>
          <w:sz w:val="22"/>
          <w:szCs w:val="22"/>
        </w:rPr>
        <w:t>(Horwitz, Davis et al. 2021)</w:t>
      </w:r>
      <w:r w:rsidR="00961C34">
        <w:rPr>
          <w:rFonts w:asciiTheme="minorHAnsi" w:hAnsiTheme="minorHAnsi" w:cstheme="minorHAnsi"/>
          <w:sz w:val="22"/>
          <w:szCs w:val="22"/>
        </w:rPr>
        <w:fldChar w:fldCharType="end"/>
      </w:r>
      <w:r w:rsidRPr="00401EC0">
        <w:rPr>
          <w:rFonts w:asciiTheme="minorHAnsi" w:hAnsiTheme="minorHAnsi" w:cstheme="minorHAnsi"/>
          <w:sz w:val="22"/>
          <w:szCs w:val="22"/>
        </w:rPr>
        <w:t xml:space="preserve">. There are multiple proposed mechanisms through which PDMPs can affect prescriber behavior </w:t>
      </w:r>
      <w:r w:rsidRPr="00401EC0">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Finley&lt;/Author&gt;&lt;Year&gt;2017&lt;/Year&gt;&lt;RecNum&gt;156&lt;/RecNum&gt;&lt;DisplayText&gt;(</w:instrText>
      </w:r>
      <w:r w:rsidR="00726D03">
        <w:rPr>
          <w:rFonts w:asciiTheme="minorHAnsi" w:hAnsiTheme="minorHAnsi" w:cstheme="minorHAnsi"/>
          <w:sz w:val="22"/>
          <w:szCs w:val="22"/>
        </w:rPr>
        <w:lastRenderedPageBreak/>
        <w:instrText>Finley, Garcia et al. 2017)&lt;/DisplayText&gt;&lt;record&gt;&lt;rec-number&gt;156&lt;/rec-number&gt;&lt;foreign-keys&gt;&lt;key app="EN" db-id="wx2f2r0wp00reoex2wopav0tspvsddf2p0tp" timestamp="1665067104" guid="26126188-4cfa-4c63-b796-93adeac3e458"&gt;156&lt;/key&gt;&lt;/foreign-keys&gt;&lt;ref-type name="Journal Article"&gt;17&lt;/ref-type&gt;&lt;contributors&gt;&lt;authors&gt;&lt;author&gt;Finley, Erin P.&lt;/author&gt;&lt;author&gt;Garcia, Ashley&lt;/author&gt;&lt;author&gt;Rosen, Kristen&lt;/author&gt;&lt;author&gt;McGeary, Don&lt;/author&gt;&lt;author&gt;Pugh, Mary Jo&lt;/author&gt;&lt;author&gt;Potter, Jennifer Sharpe&lt;/author&gt;&lt;/authors&gt;&lt;/contributors&gt;&lt;titles&gt;&lt;title&gt;Evaluating the impact of prescription drug monitoring program implementation: a scoping review&lt;/title&gt;&lt;secondary-title&gt;BMC Health Services Research&lt;/secondary-title&gt;&lt;/titles&gt;&lt;periodical&gt;&lt;full-title&gt;BMC Health Services Research&lt;/full-title&gt;&lt;/periodical&gt;&lt;pages&gt;420&lt;/pages&gt;&lt;volume&gt;17&lt;/volume&gt;&lt;dates&gt;&lt;year&gt;2017&lt;/year&gt;&lt;pub-dates&gt;&lt;date&gt;06/20&amp;#xD;08/11/received&amp;#xD;06/05/accepted&lt;/date&gt;&lt;/pub-dates&gt;&lt;/dates&gt;&lt;pub-location&gt;London&lt;/pub-location&gt;&lt;publisher&gt;BioMed Central&lt;/publisher&gt;&lt;isbn&gt;1472-6963&lt;/isbn&gt;&lt;accession-num&gt;PMC5477729&lt;/accession-num&gt;&lt;urls&gt;&lt;related-urls&gt;&lt;url&gt;http://www.ncbi.nlm.nih.gov/pmc/articles/PMC5477729/&lt;/url&gt;&lt;/related-urls&gt;&lt;/urls&gt;&lt;electronic-resource-num&gt;10.1186/s12913-017-2354-5&lt;/electronic-resource-num&gt;&lt;remote-database-name&gt;PMC&lt;/remote-database-name&gt;&lt;/record&gt;&lt;/Cite&gt;&lt;/EndNote&gt;</w:instrText>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Finley, Garcia et al. 2017)</w:t>
      </w:r>
      <w:r w:rsidRPr="00401EC0">
        <w:rPr>
          <w:rFonts w:asciiTheme="minorHAnsi" w:hAnsiTheme="minorHAnsi" w:cstheme="minorHAnsi"/>
          <w:sz w:val="22"/>
          <w:szCs w:val="22"/>
        </w:rPr>
        <w:fldChar w:fldCharType="end"/>
      </w:r>
      <w:r w:rsidR="00961C34">
        <w:rPr>
          <w:rFonts w:asciiTheme="minorHAnsi" w:hAnsiTheme="minorHAnsi" w:cstheme="minorHAnsi"/>
          <w:sz w:val="22"/>
          <w:szCs w:val="22"/>
        </w:rPr>
        <w:t>.</w:t>
      </w:r>
      <w:r w:rsidRPr="00401EC0">
        <w:rPr>
          <w:rFonts w:asciiTheme="minorHAnsi" w:hAnsiTheme="minorHAnsi" w:cstheme="minorHAnsi"/>
          <w:sz w:val="22"/>
          <w:szCs w:val="22"/>
        </w:rPr>
        <w:t xml:space="preserve"> First, the presence of a PDMP can encourage prescribers to </w:t>
      </w:r>
      <w:r w:rsidR="00961C34">
        <w:rPr>
          <w:rFonts w:asciiTheme="minorHAnsi" w:hAnsiTheme="minorHAnsi" w:cstheme="minorHAnsi"/>
          <w:sz w:val="22"/>
          <w:szCs w:val="22"/>
        </w:rPr>
        <w:t>reduce</w:t>
      </w:r>
      <w:r w:rsidRPr="00401EC0">
        <w:rPr>
          <w:rFonts w:asciiTheme="minorHAnsi" w:hAnsiTheme="minorHAnsi" w:cstheme="minorHAnsi"/>
          <w:sz w:val="22"/>
          <w:szCs w:val="22"/>
        </w:rPr>
        <w:t xml:space="preserve"> prescribing to patients suspected of opioid misuse</w:t>
      </w:r>
      <w:r w:rsidR="00961C34">
        <w:rPr>
          <w:rFonts w:asciiTheme="minorHAnsi" w:hAnsiTheme="minorHAnsi" w:cstheme="minorHAnsi"/>
          <w:sz w:val="22"/>
          <w:szCs w:val="22"/>
        </w:rPr>
        <w:t xml:space="preserve"> or diversion</w:t>
      </w:r>
      <w:r w:rsidRPr="00401EC0">
        <w:rPr>
          <w:rFonts w:asciiTheme="minorHAnsi" w:hAnsiTheme="minorHAnsi" w:cstheme="minorHAnsi"/>
          <w:sz w:val="22"/>
          <w:szCs w:val="22"/>
        </w:rPr>
        <w:t xml:space="preserve">. Second, if PDMPs impose costs to prescribers in terms of time and reputational effects, then must-use PDMPs may have a “chilling effect” </w:t>
      </w:r>
      <w:r w:rsidRPr="00401EC0">
        <w:rPr>
          <w:rFonts w:asciiTheme="minorHAnsi" w:hAnsiTheme="minorHAnsi" w:cstheme="minorHAnsi"/>
          <w:sz w:val="22"/>
          <w:szCs w:val="22"/>
        </w:rPr>
        <w:fldChar w:fldCharType="begin">
          <w:fldData xml:space="preserve">PEVuZE5vdGU+PENpdGU+PEF1dGhvcj5GaW5sZXk8L0F1dGhvcj48WWVhcj4yMDE3PC9ZZWFyPjxS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=
</w:fldData>
        </w:fldChar>
      </w:r>
      <w:r w:rsidR="00726D03">
        <w:rPr>
          <w:rFonts w:asciiTheme="minorHAnsi" w:hAnsiTheme="minorHAnsi" w:cstheme="minorHAnsi"/>
          <w:sz w:val="22"/>
          <w:szCs w:val="22"/>
        </w:rPr>
        <w:instrText xml:space="preserve"> ADDIN EN.CITE </w:instrText>
      </w:r>
      <w:r w:rsidR="00726D03">
        <w:rPr>
          <w:rFonts w:asciiTheme="minorHAnsi" w:hAnsiTheme="minorHAnsi" w:cstheme="minorHAnsi"/>
          <w:sz w:val="22"/>
          <w:szCs w:val="22"/>
        </w:rPr>
        <w:fldChar w:fldCharType="begin">
          <w:fldData xml:space="preserve">PEVuZE5vdGU+PENpdGU+PEF1dGhvcj5GaW5sZXk8L0F1dGhvcj48WWVhcj4yMDE3PC9ZZWFyPjxS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=
</w:fldData>
        </w:fldChar>
      </w:r>
      <w:r w:rsidR="00726D03">
        <w:rPr>
          <w:rFonts w:asciiTheme="minorHAnsi" w:hAnsiTheme="minorHAnsi" w:cstheme="minorHAnsi"/>
          <w:sz w:val="22"/>
          <w:szCs w:val="22"/>
        </w:rPr>
        <w:instrText xml:space="preserve"> ADDIN EN.CITE.DATA </w:instrText>
      </w:r>
      <w:r w:rsidR="00726D03">
        <w:rPr>
          <w:rFonts w:asciiTheme="minorHAnsi" w:hAnsiTheme="minorHAnsi" w:cstheme="minorHAnsi"/>
          <w:sz w:val="22"/>
          <w:szCs w:val="22"/>
        </w:rPr>
      </w:r>
      <w:r w:rsidR="00726D03">
        <w:rPr>
          <w:rFonts w:asciiTheme="minorHAnsi" w:hAnsiTheme="minorHAnsi" w:cstheme="minorHAnsi"/>
          <w:sz w:val="22"/>
          <w:szCs w:val="22"/>
        </w:rPr>
        <w:fldChar w:fldCharType="end"/>
      </w:r>
      <w:r w:rsidRPr="00401EC0">
        <w:rPr>
          <w:rFonts w:asciiTheme="minorHAnsi" w:hAnsiTheme="minorHAnsi" w:cstheme="minorHAnsi"/>
          <w:sz w:val="22"/>
          <w:szCs w:val="22"/>
        </w:rPr>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Reisman, Shenoy et al. 2009, Ringwalt, Schiro et al. 2015, Finley, Garcia et al. 2017)</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w:t>
      </w:r>
      <w:r w:rsidR="00476A3E">
        <w:rPr>
          <w:rFonts w:asciiTheme="minorHAnsi" w:hAnsiTheme="minorHAnsi" w:cstheme="minorHAnsi"/>
          <w:sz w:val="22"/>
          <w:szCs w:val="22"/>
        </w:rPr>
        <w:t xml:space="preserve"> </w:t>
      </w:r>
    </w:p>
    <w:p w14:paraId="1D162FA3" w14:textId="1717F4C2" w:rsidR="00613625" w:rsidRDefault="00473C18" w:rsidP="001A54BF">
      <w:pPr>
        <w:pStyle w:val="Default"/>
        <w:spacing w:line="480" w:lineRule="auto"/>
        <w:ind w:firstLine="360"/>
        <w:rPr>
          <w:rFonts w:asciiTheme="minorHAnsi" w:hAnsiTheme="minorHAnsi" w:cstheme="minorHAnsi"/>
          <w:sz w:val="22"/>
          <w:szCs w:val="22"/>
        </w:rPr>
      </w:pPr>
      <w:r w:rsidRPr="00401EC0">
        <w:rPr>
          <w:rFonts w:asciiTheme="minorHAnsi" w:hAnsiTheme="minorHAnsi" w:cstheme="minorHAnsi"/>
          <w:sz w:val="22"/>
          <w:szCs w:val="22"/>
        </w:rPr>
        <w:t xml:space="preserve">Evaluations of the effects of these programs have primarily focused on opioid prescribing and opioid overdose deaths </w:t>
      </w:r>
      <w:r w:rsidRPr="00401EC0">
        <w:rPr>
          <w:rFonts w:asciiTheme="minorHAnsi" w:hAnsiTheme="minorHAnsi" w:cstheme="minorHAnsi"/>
          <w:sz w:val="22"/>
          <w:szCs w:val="22"/>
        </w:rPr>
        <w:fldChar w:fldCharType="begin">
          <w:fldData xml:space="preserve">PEVuZE5vdGU+PENpdGU+PEF1dGhvcj5QdWFjLVBvbGFuY288L0F1dGhvcj48WWVhcj4yMDIwPC9Z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zgzLTc5MDwv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</w:fldData>
        </w:fldChar>
      </w:r>
      <w:r w:rsidR="00726D03">
        <w:rPr>
          <w:rFonts w:asciiTheme="minorHAnsi" w:hAnsiTheme="minorHAnsi" w:cstheme="minorHAnsi"/>
          <w:sz w:val="22"/>
          <w:szCs w:val="22"/>
        </w:rPr>
        <w:instrText xml:space="preserve"> ADDIN EN.CITE </w:instrText>
      </w:r>
      <w:r w:rsidR="00726D03">
        <w:rPr>
          <w:rFonts w:asciiTheme="minorHAnsi" w:hAnsiTheme="minorHAnsi" w:cstheme="minorHAnsi"/>
          <w:sz w:val="22"/>
          <w:szCs w:val="22"/>
        </w:rPr>
        <w:fldChar w:fldCharType="begin">
          <w:fldData xml:space="preserve">PEVuZE5vdGU+PENpdGU+PEF1dGhvcj5QdWFjLVBvbGFuY288L0F1dGhvcj48WWVhcj4yMDIwPC9Z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</w:fldData>
        </w:fldChar>
      </w:r>
      <w:r w:rsidR="00726D03">
        <w:rPr>
          <w:rFonts w:asciiTheme="minorHAnsi" w:hAnsiTheme="minorHAnsi" w:cstheme="minorHAnsi"/>
          <w:sz w:val="22"/>
          <w:szCs w:val="22"/>
        </w:rPr>
        <w:instrText xml:space="preserve"> ADDIN EN.CITE.DATA </w:instrText>
      </w:r>
      <w:r w:rsidR="00726D03">
        <w:rPr>
          <w:rFonts w:asciiTheme="minorHAnsi" w:hAnsiTheme="minorHAnsi" w:cstheme="minorHAnsi"/>
          <w:sz w:val="22"/>
          <w:szCs w:val="22"/>
        </w:rPr>
      </w:r>
      <w:r w:rsidR="00726D03">
        <w:rPr>
          <w:rFonts w:asciiTheme="minorHAnsi" w:hAnsiTheme="minorHAnsi" w:cstheme="minorHAnsi"/>
          <w:sz w:val="22"/>
          <w:szCs w:val="22"/>
        </w:rPr>
        <w:fldChar w:fldCharType="end"/>
      </w:r>
      <w:r w:rsidRPr="00401EC0">
        <w:rPr>
          <w:rFonts w:asciiTheme="minorHAnsi" w:hAnsiTheme="minorHAnsi" w:cstheme="minorHAnsi"/>
          <w:sz w:val="22"/>
          <w:szCs w:val="22"/>
        </w:rPr>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Finley, Garcia et al. 2017, Fink, Schleimer et al. 2018, Puac-Polanco, Chihuri et al. 2020)</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Although studies on the effect of PDMPs on opioid prescribing outcomes have yielded mixed results, a recent review showed that 11 out of 16 reviewed studies showed a decrease in prescribing, with the clearest results coming from studies of must-</w:t>
      </w:r>
      <w:r w:rsidR="00961C34">
        <w:rPr>
          <w:rFonts w:asciiTheme="minorHAnsi" w:hAnsiTheme="minorHAnsi" w:cstheme="minorHAnsi"/>
          <w:sz w:val="22"/>
          <w:szCs w:val="22"/>
        </w:rPr>
        <w:t>access</w:t>
      </w:r>
      <w:r w:rsidRPr="00401EC0">
        <w:rPr>
          <w:rFonts w:asciiTheme="minorHAnsi" w:hAnsiTheme="minorHAnsi" w:cstheme="minorHAnsi"/>
          <w:sz w:val="22"/>
          <w:szCs w:val="22"/>
        </w:rPr>
        <w:t xml:space="preserve"> policies </w:t>
      </w:r>
      <w:r w:rsidR="006911A7" w:rsidRPr="00401EC0">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Puac-</w:instrText>
      </w:r>
      <w:r w:rsidR="00726D03">
        <w:rPr>
          <w:rFonts w:asciiTheme="minorHAnsi" w:hAnsiTheme="minorHAnsi" w:cstheme="minorHAnsi"/>
          <w:sz w:val="22"/>
          <w:szCs w:val="22"/>
        </w:rPr>
        <w:lastRenderedPageBreak/>
        <w:instrText>Polanco&lt;/Author&gt;&lt;Year&gt;2020&lt;/Year&gt;&lt;RecNum&gt;433&lt;/RecNum&gt;&lt;DisplayText&gt;(Puac-Polanco, Chihuri et al. 2020)&lt;/DisplayText&gt;&lt;record&gt;&lt;rec-number&gt;433&lt;/rec-number&gt;&lt;foreign-keys&gt;&lt;key app="EN" db-id="wx2f2r0wp00reoex2wopav0tspvsddf2p0tp" timestamp="1665067128" guid="bc32db46-40ab-4b58-a581-94d1d90cde06"&gt;433&lt;/key&gt;&lt;/foreign-keys&gt;&lt;ref-type name="Journal Article"&gt;17&lt;/ref-type&gt;&lt;contributors&gt;&lt;authors&gt;&lt;author&gt;Puac-Polanco, V.&lt;/author&gt;&lt;author&gt;Chihuri, S.&lt;/author&gt;&lt;author&gt;Fink, D. S.&lt;/author&gt;&lt;author&gt;Cerdá, M.&lt;/author&gt;&lt;author&gt;Keyes, K. M.&lt;/author&gt;&lt;author&gt;Li, G.&lt;/author&gt;&lt;/authors&gt;&lt;/contributors&gt;&lt;auth-address&gt;Department of Epidemiology, Mailman School of Public Health, Columbia University, New York, New York.&amp;#xD;Department of Anesthesiology, College of Physicians and Surgeons, Columbia University, New York, New York.&amp;#xD;Department of Population Health, New York University, New York, New York.&lt;/auth-address&gt;&lt;titles&gt;&lt;title&gt;Prescription Drug Monitoring Programs and Prescription Opioid-Related Outcomes in the United States&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edition&gt;2020/04/04&lt;/edition&gt;&lt;keywords&gt;&lt;keyword&gt;Drug Prescriptions&lt;/keyword&gt;&lt;keyword&gt;Opioid-Related Disorders&lt;/keyword&gt;&lt;keyword&gt;Prescription Drug Diversion&lt;/keyword&gt;&lt;keyword&gt;Prescription Drug Monitoring Programs&lt;/keyword&gt;&lt;keyword&gt;Substance-Related Disorders&lt;/keyword&gt;&lt;/keywords&gt;&lt;dates&gt;&lt;year&gt;2020&lt;/year&gt;&lt;pub-dates&gt;&lt;date&gt;Apr 3&lt;/date&gt;&lt;/pub-dates&gt;&lt;/dates&gt;&lt;isbn&gt;0193-936x&lt;/isbn&gt;&lt;accession-num&gt;32242239&lt;/accession-num&gt;&lt;urls&gt;&lt;/urls&gt;&lt;electronic-resource-num&gt;10.1093/epirev/mxaa002&lt;/electronic-resource-num&gt;&lt;remote-database-provider&gt;NLM&lt;/remote-database-provider&gt;&lt;language&gt;eng&lt;/language&gt;&lt;/record&gt;&lt;/Cite&gt;&lt;/EndNote&gt;</w:instrText>
      </w:r>
      <w:r w:rsidR="006911A7" w:rsidRPr="00401EC0">
        <w:rPr>
          <w:rFonts w:asciiTheme="minorHAnsi" w:hAnsiTheme="minorHAnsi" w:cstheme="minorHAnsi"/>
          <w:sz w:val="22"/>
          <w:szCs w:val="22"/>
        </w:rPr>
        <w:fldChar w:fldCharType="separate"/>
      </w:r>
      <w:r w:rsidR="006911A7" w:rsidRPr="00401EC0">
        <w:rPr>
          <w:rFonts w:asciiTheme="minorHAnsi" w:hAnsiTheme="minorHAnsi" w:cstheme="minorHAnsi"/>
          <w:noProof/>
          <w:sz w:val="22"/>
          <w:szCs w:val="22"/>
        </w:rPr>
        <w:t>(Puac-Polanco, Chihuri et al. 2020)</w:t>
      </w:r>
      <w:r w:rsidR="006911A7" w:rsidRPr="00401EC0">
        <w:rPr>
          <w:rFonts w:asciiTheme="minorHAnsi" w:hAnsiTheme="minorHAnsi" w:cstheme="minorHAnsi"/>
          <w:sz w:val="22"/>
          <w:szCs w:val="22"/>
        </w:rPr>
        <w:fldChar w:fldCharType="end"/>
      </w:r>
      <w:r w:rsidR="006911A7" w:rsidRPr="00401EC0">
        <w:rPr>
          <w:rFonts w:asciiTheme="minorHAnsi" w:hAnsiTheme="minorHAnsi" w:cstheme="minorHAnsi"/>
          <w:sz w:val="22"/>
          <w:szCs w:val="22"/>
        </w:rPr>
        <w:t>.</w:t>
      </w:r>
      <w:r w:rsidRPr="00401EC0">
        <w:rPr>
          <w:rFonts w:asciiTheme="minorHAnsi" w:hAnsiTheme="minorHAnsi" w:cstheme="minorHAnsi"/>
          <w:sz w:val="22"/>
          <w:szCs w:val="22"/>
        </w:rPr>
        <w:t xml:space="preserve"> </w:t>
      </w:r>
      <w:r w:rsidR="00A000B9">
        <w:rPr>
          <w:rFonts w:asciiTheme="minorHAnsi" w:hAnsiTheme="minorHAnsi" w:cstheme="minorHAnsi"/>
          <w:sz w:val="22"/>
          <w:szCs w:val="22"/>
        </w:rPr>
        <w:t xml:space="preserve">Subsequent work has showed that </w:t>
      </w:r>
      <w:r w:rsidR="00A000B9">
        <w:rPr>
          <w:rFonts w:asciiTheme="minorHAnsi" w:hAnsiTheme="minorHAnsi" w:cstheme="minorHAnsi"/>
          <w:sz w:val="22"/>
          <w:szCs w:val="22"/>
        </w:rPr>
        <w:lastRenderedPageBreak/>
        <w:t xml:space="preserve">heterogeneity in the effective dates for PDMPs </w:t>
      </w:r>
      <w:r w:rsidR="00961C34">
        <w:rPr>
          <w:rFonts w:asciiTheme="minorHAnsi" w:hAnsiTheme="minorHAnsi" w:cstheme="minorHAnsi"/>
          <w:sz w:val="22"/>
          <w:szCs w:val="22"/>
        </w:rPr>
        <w:t xml:space="preserve">used by researchers </w:t>
      </w:r>
      <w:r w:rsidR="00A000B9">
        <w:rPr>
          <w:rFonts w:asciiTheme="minorHAnsi" w:hAnsiTheme="minorHAnsi" w:cstheme="minorHAnsi"/>
          <w:sz w:val="22"/>
          <w:szCs w:val="22"/>
        </w:rPr>
        <w:t>explains some of the older divergent findings</w:t>
      </w:r>
      <w:r w:rsidR="00961C34">
        <w:rPr>
          <w:rFonts w:asciiTheme="minorHAnsi" w:hAnsiTheme="minorHAnsi" w:cstheme="minorHAnsi"/>
          <w:sz w:val="22"/>
          <w:szCs w:val="22"/>
        </w:rPr>
        <w:t xml:space="preserve"> and</w:t>
      </w:r>
      <w:r w:rsidR="00A000B9">
        <w:rPr>
          <w:rFonts w:asciiTheme="minorHAnsi" w:hAnsiTheme="minorHAnsi" w:cstheme="minorHAnsi"/>
          <w:sz w:val="22"/>
          <w:szCs w:val="22"/>
        </w:rPr>
        <w:t xml:space="preserve"> established a commonly accepted set of policy implementation dates</w:t>
      </w:r>
      <w:r w:rsidR="00961C34">
        <w:rPr>
          <w:rFonts w:asciiTheme="minorHAnsi" w:hAnsiTheme="minorHAnsi" w:cstheme="minorHAnsi"/>
          <w:sz w:val="22"/>
          <w:szCs w:val="22"/>
        </w:rPr>
        <w:t xml:space="preserve"> </w:t>
      </w:r>
      <w:r w:rsidR="00961C34">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Horwitz&lt;/Author&gt;&lt;Year&gt;2021&lt;/Year&gt;&lt;RecNum&gt;528&lt;/RecNum&gt;&lt;DisplayText&gt;(Horwitz, Davis et al. 2021)&lt;/DisplayText&gt;&lt;record&gt;&lt;rec-number&gt;528&lt;/rec-number&gt;&lt;foreign-keys&gt;&lt;key app="EN" db-id="wx2f2r0wp00reoex2wopav0tspvsddf2p0tp" timestamp="1665067131" guid="6b98f0ed-3bd5-48c1-80af-4f3aee74cd6d"&gt;528&lt;/key&gt;&lt;/foreign-keys&gt;&lt;ref-type name="Journal Article"&gt;17&lt;/ref-type&gt;&lt;contributors&gt;&lt;authors&gt;&lt;author&gt;Horwitz, Jill R.&lt;/author&gt;&lt;author&gt;Davis, Corey&lt;/author&gt;&lt;author&gt;McClelland, Lynn&lt;/author&gt;&lt;author&gt;Fordon, Rebecca&lt;/author&gt;&lt;author&gt;Meara, Ellen&lt;/author&gt;&lt;/authors&gt;&lt;/contributors&gt;&lt;titles&gt;&lt;title&gt;The importance of data source in prescription drug monitoring program research&lt;/title&gt;&lt;secondary-title&gt;Health Services Research&lt;/secondary-title&gt;&lt;/titles&gt;&lt;periodical&gt;&lt;full-title&gt;Health Services Research&lt;/full-title&gt;&lt;/periodical&gt;&lt;pages&gt;268-274&lt;/pages&gt;&lt;volume&gt;56&lt;/volume&gt;&lt;number&gt;2&lt;/number&gt;&lt;dates&gt;&lt;year&gt;2021&lt;/year&gt;&lt;/dates&gt;&lt;isbn&gt;0017-9124&lt;/isbn&gt;&lt;urls&gt;&lt;related-urls&gt;&lt;url&gt;https://onlinelibrary.wiley.com/doi/abs/10.1111/1475-6773.13548&lt;/url&gt;&lt;/related-urls&gt;&lt;/urls&gt;&lt;electronic-resource-num&gt;https://doi.org/10.1111/1475-6773.13548&lt;/electronic-resource-num&gt;&lt;/record&gt;&lt;/Cite&gt;&lt;/EndNote&gt;</w:instrText>
      </w:r>
      <w:r w:rsidR="00961C34">
        <w:rPr>
          <w:rFonts w:asciiTheme="minorHAnsi" w:hAnsiTheme="minorHAnsi" w:cstheme="minorHAnsi"/>
          <w:sz w:val="22"/>
          <w:szCs w:val="22"/>
        </w:rPr>
        <w:fldChar w:fldCharType="separate"/>
      </w:r>
      <w:r w:rsidR="00961C34">
        <w:rPr>
          <w:rFonts w:asciiTheme="minorHAnsi" w:hAnsiTheme="minorHAnsi" w:cstheme="minorHAnsi"/>
          <w:noProof/>
          <w:sz w:val="22"/>
          <w:szCs w:val="22"/>
        </w:rPr>
        <w:t>(Horwitz, Davis et al. 2021)</w:t>
      </w:r>
      <w:r w:rsidR="00961C34">
        <w:rPr>
          <w:rFonts w:asciiTheme="minorHAnsi" w:hAnsiTheme="minorHAnsi" w:cstheme="minorHAnsi"/>
          <w:sz w:val="22"/>
          <w:szCs w:val="22"/>
        </w:rPr>
        <w:fldChar w:fldCharType="end"/>
      </w:r>
      <w:r w:rsidR="00961C34">
        <w:rPr>
          <w:rFonts w:asciiTheme="minorHAnsi" w:hAnsiTheme="minorHAnsi" w:cstheme="minorHAnsi"/>
          <w:sz w:val="22"/>
          <w:szCs w:val="22"/>
        </w:rPr>
        <w:t xml:space="preserve">. This work has also </w:t>
      </w:r>
      <w:r w:rsidR="00A000B9">
        <w:rPr>
          <w:rFonts w:asciiTheme="minorHAnsi" w:hAnsiTheme="minorHAnsi" w:cstheme="minorHAnsi"/>
          <w:sz w:val="22"/>
          <w:szCs w:val="22"/>
        </w:rPr>
        <w:t xml:space="preserve">reiterated the finding </w:t>
      </w:r>
      <w:r w:rsidR="00961C34">
        <w:rPr>
          <w:rFonts w:asciiTheme="minorHAnsi" w:hAnsiTheme="minorHAnsi" w:cstheme="minorHAnsi"/>
          <w:sz w:val="22"/>
          <w:szCs w:val="22"/>
        </w:rPr>
        <w:t>that</w:t>
      </w:r>
      <w:r w:rsidR="00A000B9">
        <w:rPr>
          <w:rFonts w:asciiTheme="minorHAnsi" w:hAnsiTheme="minorHAnsi" w:cstheme="minorHAnsi"/>
          <w:sz w:val="22"/>
          <w:szCs w:val="22"/>
        </w:rPr>
        <w:t xml:space="preserve"> </w:t>
      </w:r>
      <w:r w:rsidR="0067311B">
        <w:rPr>
          <w:rFonts w:asciiTheme="minorHAnsi" w:hAnsiTheme="minorHAnsi" w:cstheme="minorHAnsi"/>
          <w:sz w:val="22"/>
          <w:szCs w:val="22"/>
        </w:rPr>
        <w:t xml:space="preserve">must-access PDMPs </w:t>
      </w:r>
      <w:r w:rsidR="00961C34">
        <w:rPr>
          <w:rFonts w:asciiTheme="minorHAnsi" w:hAnsiTheme="minorHAnsi" w:cstheme="minorHAnsi"/>
          <w:sz w:val="22"/>
          <w:szCs w:val="22"/>
        </w:rPr>
        <w:t>are</w:t>
      </w:r>
      <w:r w:rsidR="0067311B">
        <w:rPr>
          <w:rFonts w:asciiTheme="minorHAnsi" w:hAnsiTheme="minorHAnsi" w:cstheme="minorHAnsi"/>
          <w:sz w:val="22"/>
          <w:szCs w:val="22"/>
        </w:rPr>
        <w:t xml:space="preserve"> associated with a decrease in the percentage of beneficiaries receiving an opioid prescription </w:t>
      </w:r>
      <w:r w:rsidR="0067311B">
        <w:rPr>
          <w:rFonts w:asciiTheme="minorHAnsi" w:hAnsiTheme="minorHAnsi" w:cstheme="minorHAnsi"/>
          <w:sz w:val="22"/>
          <w:szCs w:val="22"/>
        </w:rPr>
        <w:fldChar w:fldCharType="begin"/>
      </w:r>
      <w:r w:rsidR="00726D03">
        <w:rPr>
          <w:rFonts w:asciiTheme="minorHAnsi" w:hAnsiTheme="minorHAnsi" w:cstheme="minorHAnsi"/>
          <w:sz w:val="22"/>
          <w:szCs w:val="22"/>
        </w:rPr>
        <w:instrText xml:space="preserve"> ADDIN EN.CITE &lt;EndNote&gt;&lt;Cite&gt;&lt;Author&gt;Horwitz&lt;/Author&gt;&lt;Year&gt;2021&lt;/Year&gt;&lt;RecNum&gt;528&lt;/RecNum&gt;&lt;DisplayText&gt;(Horwitz, Davis et al. 2021)&lt;/DisplayText&gt;&lt;record&gt;&lt;rec-number&gt;528&lt;/rec-number&gt;&lt;foreign-keys&gt;&lt;key app="EN" db-id="wx2f2r0wp00reoex2wopav0tspvsddf2p0tp" timestamp="1665067131" guid="6b98f0ed-3bd5-48c1-80af-4f3aee74cd6d"&gt;528&lt;/key&gt;&lt;/foreign-keys&gt;&lt;ref-type name="Journal Article"&gt;17&lt;/ref-type&gt;&lt;contributors&gt;&lt;authors&gt;&lt;author&gt;Horwitz, Jill R.&lt;/author&gt;&lt;author&gt;Davis, Corey&lt;/author&gt;&lt;author&gt;McClelland, Lynn&lt;/author&gt;&lt;author&gt;Fordon, Rebecca&lt;/author&gt;&lt;author&gt;Meara, Ellen&lt;/author&gt;&lt;/authors&gt;&lt;/contributors&gt;&lt;titles&gt;&lt;title&gt;The importance of data source in prescription drug monitoring program research&lt;/title&gt;&lt;secondary-title&gt;Health Services Research&lt;/secondary-title&gt;&lt;/titles&gt;&lt;periodical&gt;&lt;full-title&gt;Health Services Research&lt;/full-title&gt;&lt;/periodical&gt;&lt;pages&gt;268-274&lt;/pages&gt;&lt;volume&gt;56&lt;/volume&gt;&lt;number&gt;2&lt;/number&gt;&lt;dates&gt;&lt;year&gt;2021&lt;/year&gt;&lt;/dates&gt;&lt;isbn&gt;0017-9124&lt;/isbn&gt;&lt;urls&gt;&lt;related-urls&gt;&lt;url&gt;https://onlinelibrary.wiley.com/doi/abs/10.1111/1475-6773.13548&lt;/url&gt;&lt;/related-urls&gt;&lt;/urls&gt;&lt;electronic-resource-num&gt;https://doi.org/10.1111/1475-6773.13548&lt;/electronic-resource-num&gt;&lt;/record&gt;&lt;/Cite&gt;&lt;/EndNote&gt;</w:instrText>
      </w:r>
      <w:r w:rsidR="0067311B">
        <w:rPr>
          <w:rFonts w:asciiTheme="minorHAnsi" w:hAnsiTheme="minorHAnsi" w:cstheme="minorHAnsi"/>
          <w:sz w:val="22"/>
          <w:szCs w:val="22"/>
        </w:rPr>
        <w:fldChar w:fldCharType="separate"/>
      </w:r>
      <w:r w:rsidR="0067311B">
        <w:rPr>
          <w:rFonts w:asciiTheme="minorHAnsi" w:hAnsiTheme="minorHAnsi" w:cstheme="minorHAnsi"/>
          <w:noProof/>
          <w:sz w:val="22"/>
          <w:szCs w:val="22"/>
        </w:rPr>
        <w:t>(Horwitz, Davis et al. 2021)</w:t>
      </w:r>
      <w:r w:rsidR="0067311B">
        <w:rPr>
          <w:rFonts w:asciiTheme="minorHAnsi" w:hAnsiTheme="minorHAnsi" w:cstheme="minorHAnsi"/>
          <w:sz w:val="22"/>
          <w:szCs w:val="22"/>
        </w:rPr>
        <w:fldChar w:fldCharType="end"/>
      </w:r>
      <w:r w:rsidR="00A000B9">
        <w:rPr>
          <w:rFonts w:asciiTheme="minorHAnsi" w:hAnsiTheme="minorHAnsi" w:cstheme="minorHAnsi"/>
          <w:sz w:val="22"/>
          <w:szCs w:val="22"/>
        </w:rPr>
        <w:t>.</w:t>
      </w:r>
      <w:r w:rsidR="00613625">
        <w:rPr>
          <w:rFonts w:asciiTheme="minorHAnsi" w:hAnsiTheme="minorHAnsi" w:cstheme="minorHAnsi"/>
          <w:sz w:val="22"/>
          <w:szCs w:val="22"/>
        </w:rPr>
        <w:t xml:space="preserve"> Similarly, a rigorous analysis by </w:t>
      </w:r>
      <w:proofErr w:type="spellStart"/>
      <w:r w:rsidR="00613625">
        <w:rPr>
          <w:rFonts w:asciiTheme="minorHAnsi" w:hAnsiTheme="minorHAnsi" w:cstheme="minorHAnsi"/>
          <w:sz w:val="22"/>
          <w:szCs w:val="22"/>
        </w:rPr>
        <w:t>Buchmueller</w:t>
      </w:r>
      <w:proofErr w:type="spellEnd"/>
      <w:r w:rsidR="00613625">
        <w:rPr>
          <w:rFonts w:asciiTheme="minorHAnsi" w:hAnsiTheme="minorHAnsi" w:cstheme="minorHAnsi"/>
          <w:sz w:val="22"/>
          <w:szCs w:val="22"/>
        </w:rPr>
        <w:t xml:space="preserve"> and Carey (2018) found decreases in a number of opioid-related measures among Medicare Part D beneficiaries, including measures of misuse and the probability of taking opioids. However, they also found some evidence of anticipatory effects of the policies </w:t>
      </w:r>
      <w:r w:rsidR="00613625">
        <w:rPr>
          <w:rFonts w:asciiTheme="minorHAnsi" w:hAnsiTheme="minorHAnsi" w:cstheme="minorHAnsi"/>
          <w:sz w:val="22"/>
          <w:szCs w:val="22"/>
        </w:rPr>
        <w:fldChar w:fldCharType="begin"/>
      </w:r>
      <w:r w:rsidR="00613625">
        <w:rPr>
          <w:rFonts w:asciiTheme="minorHAnsi" w:hAnsiTheme="minorHAnsi" w:cstheme="minorHAnsi"/>
          <w:sz w:val="22"/>
          <w:szCs w:val="22"/>
        </w:rPr>
        <w:instrText xml:space="preserve"> ADDIN EN.CITE &lt;EndNote&gt;&lt;Cite&gt;&lt;Author&gt;Buchmueller&lt;/Author&gt;&lt;Year&gt;2018&lt;/Year&gt;&lt;RecNum&gt;526&lt;/RecNum&gt;&lt;DisplayText&gt;(Buchmueller and Carey 2018)&lt;/DisplayText&gt;&lt;record&gt;&lt;rec-number&gt;526&lt;/rec-number&gt;&lt;foreign-keys&gt;&lt;key app="EN" db-id="wx2f2r0wp00reoex2wopav0tspvsddf2p0tp" timestamp="1665067131" guid="45a477c2-dfe5-425e-acf6-cf8df28de582"&gt;526&lt;/key&gt;&lt;/foreign-keys&gt;&lt;ref-type name="Journal Article"&gt;17&lt;/ref-type&gt;&lt;contributors&gt;&lt;authors&gt;&lt;author&gt;Buchmueller, Thomas C.&lt;/author&gt;&lt;author&gt;Carey, Colleen&lt;/author&gt;&lt;/authors&gt;&lt;/contributors&gt;&lt;titles&gt;&lt;title&gt;The Effect of Prescription Drug Monitoring Programs on Opioid Utilization in Medicare&lt;/title&gt;&lt;secondary-title&gt;American Economic Journal: Economic Policy&lt;/secondary-title&gt;&lt;/titles&gt;&lt;periodical&gt;&lt;full-title&gt;American Economic Journal: Economic Policy&lt;/full-title&gt;&lt;/periodical&gt;&lt;pages&gt;77-112&lt;/pages&gt;&lt;volume&gt;10&lt;/volume&gt;&lt;number&gt;1&lt;/number&gt;&lt;dates&gt;&lt;year&gt;2018&lt;/year&gt;&lt;/dates&gt;&lt;urls&gt;&lt;related-urls&gt;&lt;url&gt;https://www.aeaweb.org/articles?id=10.1257/pol.20160094&lt;/url&gt;&lt;/related-urls&gt;&lt;/urls&gt;&lt;electronic-resource-num&gt;10.1257/pol.20160094&lt;/electronic-resource-num&gt;&lt;/record&gt;&lt;/Cite&gt;&lt;/EndNote&gt;</w:instrText>
      </w:r>
      <w:r w:rsidR="00613625">
        <w:rPr>
          <w:rFonts w:asciiTheme="minorHAnsi" w:hAnsiTheme="minorHAnsi" w:cstheme="minorHAnsi"/>
          <w:sz w:val="22"/>
          <w:szCs w:val="22"/>
        </w:rPr>
        <w:fldChar w:fldCharType="separate"/>
      </w:r>
      <w:r w:rsidR="00613625">
        <w:rPr>
          <w:rFonts w:asciiTheme="minorHAnsi" w:hAnsiTheme="minorHAnsi" w:cstheme="minorHAnsi"/>
          <w:noProof/>
          <w:sz w:val="22"/>
          <w:szCs w:val="22"/>
        </w:rPr>
        <w:t>(Buchmueller and Carey 2018)</w:t>
      </w:r>
      <w:r w:rsidR="00613625">
        <w:rPr>
          <w:rFonts w:asciiTheme="minorHAnsi" w:hAnsiTheme="minorHAnsi" w:cstheme="minorHAnsi"/>
          <w:sz w:val="22"/>
          <w:szCs w:val="22"/>
        </w:rPr>
        <w:fldChar w:fldCharType="end"/>
      </w:r>
      <w:r w:rsidR="00613625">
        <w:rPr>
          <w:rFonts w:asciiTheme="minorHAnsi" w:hAnsiTheme="minorHAnsi" w:cstheme="minorHAnsi"/>
          <w:sz w:val="22"/>
          <w:szCs w:val="22"/>
        </w:rPr>
        <w:t>.</w:t>
      </w:r>
    </w:p>
    <w:p w14:paraId="45368E2A" w14:textId="3AEE7B82" w:rsidR="00476A3E" w:rsidRDefault="00A000B9" w:rsidP="001A54BF">
      <w:pPr>
        <w:pStyle w:val="Default"/>
        <w:spacing w:line="480" w:lineRule="auto"/>
        <w:ind w:firstLine="360"/>
        <w:rPr>
          <w:rFonts w:asciiTheme="minorHAnsi" w:hAnsiTheme="minorHAnsi" w:cstheme="minorHAnsi"/>
          <w:sz w:val="22"/>
          <w:szCs w:val="22"/>
        </w:rPr>
      </w:pPr>
      <w:r>
        <w:rPr>
          <w:rFonts w:asciiTheme="minorHAnsi" w:hAnsiTheme="minorHAnsi" w:cstheme="minorHAnsi"/>
          <w:sz w:val="22"/>
          <w:szCs w:val="22"/>
        </w:rPr>
        <w:t xml:space="preserve"> </w:t>
      </w:r>
      <w:r w:rsidR="00613625">
        <w:rPr>
          <w:rFonts w:asciiTheme="minorHAnsi" w:hAnsiTheme="minorHAnsi" w:cstheme="minorHAnsi"/>
          <w:sz w:val="22"/>
          <w:szCs w:val="22"/>
        </w:rPr>
        <w:t xml:space="preserve">The literature on differential effects of must-access PDMPs is in early stages. </w:t>
      </w:r>
      <w:r w:rsidR="001C7B9B">
        <w:rPr>
          <w:rFonts w:asciiTheme="minorHAnsi" w:hAnsiTheme="minorHAnsi" w:cstheme="minorHAnsi"/>
          <w:sz w:val="22"/>
          <w:szCs w:val="22"/>
        </w:rPr>
        <w:t xml:space="preserve">One study </w:t>
      </w:r>
      <w:r w:rsidR="00476A3E">
        <w:rPr>
          <w:rFonts w:asciiTheme="minorHAnsi" w:hAnsiTheme="minorHAnsi" w:cstheme="minorHAnsi"/>
          <w:sz w:val="22"/>
          <w:szCs w:val="22"/>
        </w:rPr>
        <w:t xml:space="preserve">found no effect </w:t>
      </w:r>
      <w:r w:rsidR="00613625">
        <w:rPr>
          <w:rFonts w:asciiTheme="minorHAnsi" w:hAnsiTheme="minorHAnsi" w:cstheme="minorHAnsi"/>
          <w:sz w:val="22"/>
          <w:szCs w:val="22"/>
        </w:rPr>
        <w:t xml:space="preserve">on receipt of opioid prescriptions </w:t>
      </w:r>
      <w:r w:rsidR="00476A3E">
        <w:rPr>
          <w:rFonts w:asciiTheme="minorHAnsi" w:hAnsiTheme="minorHAnsi" w:cstheme="minorHAnsi"/>
          <w:sz w:val="22"/>
          <w:szCs w:val="22"/>
        </w:rPr>
        <w:t>of must-</w:t>
      </w:r>
      <w:r w:rsidR="00961C34">
        <w:rPr>
          <w:rFonts w:asciiTheme="minorHAnsi" w:hAnsiTheme="minorHAnsi" w:cstheme="minorHAnsi"/>
          <w:sz w:val="22"/>
          <w:szCs w:val="22"/>
        </w:rPr>
        <w:t>access</w:t>
      </w:r>
      <w:r w:rsidR="00476A3E">
        <w:rPr>
          <w:rFonts w:asciiTheme="minorHAnsi" w:hAnsiTheme="minorHAnsi" w:cstheme="minorHAnsi"/>
          <w:sz w:val="22"/>
          <w:szCs w:val="22"/>
        </w:rPr>
        <w:t xml:space="preserve"> PDMPs on disabled individuals </w:t>
      </w:r>
      <w:r w:rsidR="00476A3E">
        <w:rPr>
          <w:rFonts w:asciiTheme="minorHAnsi" w:hAnsiTheme="minorHAnsi" w:cstheme="minorHAnsi"/>
          <w:sz w:val="22"/>
          <w:szCs w:val="22"/>
        </w:rPr>
        <w:fldChar w:fldCharType="begin">
          <w:fldData xml:space="preserve">PEVuZE5vdGU+PENpdGU+PEF1dGhvcj5PenR1cms8L0F1dGhvcj48WWVhcj4yMDIxPC9ZZWFyPjxS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</w:fldData>
        </w:fldChar>
      </w:r>
      <w:r w:rsidR="00726D03">
        <w:rPr>
          <w:rFonts w:asciiTheme="minorHAnsi" w:hAnsiTheme="minorHAnsi" w:cstheme="minorHAnsi"/>
          <w:sz w:val="22"/>
          <w:szCs w:val="22"/>
        </w:rPr>
        <w:instrText xml:space="preserve"> ADDIN EN.CITE </w:instrText>
      </w:r>
      <w:r w:rsidR="00726D03">
        <w:rPr>
          <w:rFonts w:asciiTheme="minorHAnsi" w:hAnsiTheme="minorHAnsi" w:cstheme="minorHAnsi"/>
          <w:sz w:val="22"/>
          <w:szCs w:val="22"/>
        </w:rPr>
        <w:fldChar w:fldCharType="begin">
          <w:fldData xml:space="preserve">PEVuZE5vdGU+PENpdGU+PEF1dGhvcj5PenR1cms8L0F1dGhvcj48WWVhcj4yMDIxPC9ZZWFyPjxS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</w:fldData>
        </w:fldChar>
      </w:r>
      <w:r w:rsidR="00726D03">
        <w:rPr>
          <w:rFonts w:asciiTheme="minorHAnsi" w:hAnsiTheme="minorHAnsi" w:cstheme="minorHAnsi"/>
          <w:sz w:val="22"/>
          <w:szCs w:val="22"/>
        </w:rPr>
        <w:instrText xml:space="preserve"> ADDIN EN.CITE.DATA </w:instrText>
      </w:r>
      <w:r w:rsidR="00726D03">
        <w:rPr>
          <w:rFonts w:asciiTheme="minorHAnsi" w:hAnsiTheme="minorHAnsi" w:cstheme="minorHAnsi"/>
          <w:sz w:val="22"/>
          <w:szCs w:val="22"/>
        </w:rPr>
      </w:r>
      <w:r w:rsidR="00726D03">
        <w:rPr>
          <w:rFonts w:asciiTheme="minorHAnsi" w:hAnsiTheme="minorHAnsi" w:cstheme="minorHAnsi"/>
          <w:sz w:val="22"/>
          <w:szCs w:val="22"/>
        </w:rPr>
        <w:fldChar w:fldCharType="end"/>
      </w:r>
      <w:r w:rsidR="00476A3E">
        <w:rPr>
          <w:rFonts w:asciiTheme="minorHAnsi" w:hAnsiTheme="minorHAnsi" w:cstheme="minorHAnsi"/>
          <w:sz w:val="22"/>
          <w:szCs w:val="22"/>
        </w:rPr>
      </w:r>
      <w:r w:rsidR="00476A3E">
        <w:rPr>
          <w:rFonts w:asciiTheme="minorHAnsi" w:hAnsiTheme="minorHAnsi" w:cstheme="minorHAnsi"/>
          <w:sz w:val="22"/>
          <w:szCs w:val="22"/>
        </w:rPr>
        <w:fldChar w:fldCharType="separate"/>
      </w:r>
      <w:r w:rsidR="00476A3E">
        <w:rPr>
          <w:rFonts w:asciiTheme="minorHAnsi" w:hAnsiTheme="minorHAnsi" w:cstheme="minorHAnsi"/>
          <w:noProof/>
          <w:sz w:val="22"/>
          <w:szCs w:val="22"/>
        </w:rPr>
        <w:t>(Ozturk, Hong et al. 2021)</w:t>
      </w:r>
      <w:r w:rsidR="00476A3E">
        <w:rPr>
          <w:rFonts w:asciiTheme="minorHAnsi" w:hAnsiTheme="minorHAnsi" w:cstheme="minorHAnsi"/>
          <w:sz w:val="22"/>
          <w:szCs w:val="22"/>
        </w:rPr>
        <w:fldChar w:fldCharType="end"/>
      </w:r>
      <w:r w:rsidR="00476A3E">
        <w:rPr>
          <w:rFonts w:asciiTheme="minorHAnsi" w:hAnsiTheme="minorHAnsi" w:cstheme="minorHAnsi"/>
          <w:sz w:val="22"/>
          <w:szCs w:val="22"/>
        </w:rPr>
        <w:t xml:space="preserve">; however, this study has limited external validity due to its focus on a small subset of disabling conditions and a time frame that </w:t>
      </w:r>
      <w:r w:rsidR="00D24E64">
        <w:rPr>
          <w:rFonts w:asciiTheme="minorHAnsi" w:hAnsiTheme="minorHAnsi" w:cstheme="minorHAnsi"/>
          <w:sz w:val="22"/>
          <w:szCs w:val="22"/>
        </w:rPr>
        <w:t>predates</w:t>
      </w:r>
      <w:r w:rsidR="00476A3E">
        <w:rPr>
          <w:rFonts w:asciiTheme="minorHAnsi" w:hAnsiTheme="minorHAnsi" w:cstheme="minorHAnsi"/>
          <w:sz w:val="22"/>
          <w:szCs w:val="22"/>
        </w:rPr>
        <w:t xml:space="preserve"> 80 percent of must-</w:t>
      </w:r>
      <w:r w:rsidR="00961C34">
        <w:rPr>
          <w:rFonts w:asciiTheme="minorHAnsi" w:hAnsiTheme="minorHAnsi" w:cstheme="minorHAnsi"/>
          <w:sz w:val="22"/>
          <w:szCs w:val="22"/>
        </w:rPr>
        <w:t>access</w:t>
      </w:r>
      <w:r w:rsidR="00476A3E">
        <w:rPr>
          <w:rFonts w:asciiTheme="minorHAnsi" w:hAnsiTheme="minorHAnsi" w:cstheme="minorHAnsi"/>
          <w:sz w:val="22"/>
          <w:szCs w:val="22"/>
        </w:rPr>
        <w:t xml:space="preserve"> PDMPs. </w:t>
      </w:r>
      <w:r w:rsidR="00613625">
        <w:rPr>
          <w:rFonts w:asciiTheme="minorHAnsi" w:hAnsiTheme="minorHAnsi" w:cstheme="minorHAnsi"/>
          <w:sz w:val="22"/>
          <w:szCs w:val="22"/>
        </w:rPr>
        <w:t xml:space="preserve">In contrast, </w:t>
      </w:r>
      <w:proofErr w:type="spellStart"/>
      <w:r w:rsidR="00613625">
        <w:rPr>
          <w:rFonts w:asciiTheme="minorHAnsi" w:hAnsiTheme="minorHAnsi" w:cstheme="minorHAnsi"/>
          <w:sz w:val="22"/>
          <w:szCs w:val="22"/>
        </w:rPr>
        <w:t>Buchmueller</w:t>
      </w:r>
      <w:proofErr w:type="spellEnd"/>
      <w:r w:rsidR="00613625">
        <w:rPr>
          <w:rFonts w:asciiTheme="minorHAnsi" w:hAnsiTheme="minorHAnsi" w:cstheme="minorHAnsi"/>
          <w:sz w:val="22"/>
          <w:szCs w:val="22"/>
        </w:rPr>
        <w:t xml:space="preserve"> and Carey found that the bulk of the policy effects were concentrated among low-income disabled beneficiaries </w:t>
      </w:r>
      <w:r w:rsidR="00613625">
        <w:rPr>
          <w:rFonts w:asciiTheme="minorHAnsi" w:hAnsiTheme="minorHAnsi" w:cstheme="minorHAnsi"/>
          <w:sz w:val="22"/>
          <w:szCs w:val="22"/>
        </w:rPr>
        <w:fldChar w:fldCharType="begin"/>
      </w:r>
      <w:r w:rsidR="00613625">
        <w:rPr>
          <w:rFonts w:asciiTheme="minorHAnsi" w:hAnsiTheme="minorHAnsi" w:cstheme="minorHAnsi"/>
          <w:sz w:val="22"/>
          <w:szCs w:val="22"/>
        </w:rPr>
        <w:instrText xml:space="preserve"> ADDIN EN.CITE &lt;EndNote&gt;&lt;Cite&gt;&lt;Author&gt;Buchmueller&lt;/Author&gt;&lt;Year&gt;2018&lt;/Year&gt;&lt;RecNum&gt;526&lt;/RecNum&gt;&lt;DisplayText&gt;(Buchmueller and Carey 2018)&lt;/DisplayText&gt;&lt;record&gt;&lt;rec-number&gt;526&lt;/rec-number&gt;&lt;foreign-keys&gt;&lt;key app="EN" db-id="wx2f2r0wp00reoex2wopav0tspvsddf2p0tp" timestamp="1665067131" guid="45a477c2-dfe5-425e-acf6-cf8df28de582"&gt;526&lt;/key&gt;&lt;/foreign-keys&gt;&lt;ref-type name="Journal Article"&gt;17&lt;/ref-type&gt;&lt;contributors&gt;&lt;authors&gt;&lt;author&gt;Buchmueller, Thomas C.&lt;/author&gt;&lt;author&gt;Carey, Colleen&lt;/author&gt;&lt;/authors&gt;&lt;/contributors&gt;&lt;titles&gt;&lt;title&gt;The Effect of Prescription Drug Monitoring Programs on Opioid Utilization in Medicare&lt;/title&gt;&lt;secondary-title&gt;American Economic Journal: Economic Policy&lt;/secondary-title&gt;&lt;/titles&gt;&lt;periodical&gt;&lt;full-title&gt;American Economic Journal: Economic Policy&lt;/full-title&gt;&lt;/periodical&gt;&lt;pages&gt;77-112&lt;/pages&gt;&lt;volume&gt;10&lt;/volume&gt;&lt;number&gt;1&lt;/number&gt;&lt;dates&gt;&lt;year&gt;2018&lt;/year&gt;&lt;/dates&gt;&lt;urls&gt;&lt;related-urls&gt;&lt;url&gt;https://www.aeaweb.org/articles?id=10.1257/pol.20160094&lt;/url&gt;&lt;/related-urls&gt;&lt;/urls&gt;&lt;electronic-resource-num&gt;10.1257/pol.20160094&lt;/electronic-resource-num&gt;&lt;/record&gt;&lt;/Cite&gt;&lt;/EndNote&gt;</w:instrText>
      </w:r>
      <w:r w:rsidR="00613625">
        <w:rPr>
          <w:rFonts w:asciiTheme="minorHAnsi" w:hAnsiTheme="minorHAnsi" w:cstheme="minorHAnsi"/>
          <w:sz w:val="22"/>
          <w:szCs w:val="22"/>
        </w:rPr>
        <w:fldChar w:fldCharType="separate"/>
      </w:r>
      <w:r w:rsidR="00613625">
        <w:rPr>
          <w:rFonts w:asciiTheme="minorHAnsi" w:hAnsiTheme="minorHAnsi" w:cstheme="minorHAnsi"/>
          <w:noProof/>
          <w:sz w:val="22"/>
          <w:szCs w:val="22"/>
        </w:rPr>
        <w:t>(Buchmueller and Carey 2018)</w:t>
      </w:r>
      <w:r w:rsidR="00613625">
        <w:rPr>
          <w:rFonts w:asciiTheme="minorHAnsi" w:hAnsiTheme="minorHAnsi" w:cstheme="minorHAnsi"/>
          <w:sz w:val="22"/>
          <w:szCs w:val="22"/>
        </w:rPr>
        <w:fldChar w:fldCharType="end"/>
      </w:r>
      <w:r w:rsidR="00613625">
        <w:rPr>
          <w:rFonts w:asciiTheme="minorHAnsi" w:hAnsiTheme="minorHAnsi" w:cstheme="minorHAnsi"/>
          <w:sz w:val="22"/>
          <w:szCs w:val="22"/>
        </w:rPr>
        <w:t>.</w:t>
      </w:r>
    </w:p>
    <w:p w14:paraId="5C999BEF" w14:textId="77777777" w:rsidR="00DA5DDC" w:rsidRPr="00401EC0" w:rsidRDefault="00DA5DDC" w:rsidP="00DA5DDC">
      <w:pPr>
        <w:pStyle w:val="Default"/>
        <w:spacing w:line="480" w:lineRule="auto"/>
        <w:ind w:firstLine="360"/>
        <w:rPr>
          <w:rFonts w:asciiTheme="minorHAnsi" w:hAnsiTheme="minorHAnsi" w:cstheme="minorHAnsi"/>
          <w:sz w:val="22"/>
          <w:szCs w:val="22"/>
        </w:rPr>
      </w:pPr>
      <w:r>
        <w:rPr>
          <w:rFonts w:asciiTheme="minorHAnsi" w:hAnsiTheme="minorHAnsi" w:cstheme="minorHAnsi"/>
          <w:sz w:val="22"/>
          <w:szCs w:val="22"/>
        </w:rPr>
        <w:t>While a substantial body of literature evaluates the effect of must-access PDMPs on prescribing outcomes, literature exploring the relationship between must-access PDMPs and downstream effects relating to quality of life is more limited. Despite</w:t>
      </w:r>
      <w:r w:rsidRPr="00401EC0">
        <w:rPr>
          <w:rFonts w:asciiTheme="minorHAnsi" w:hAnsiTheme="minorHAnsi" w:cstheme="minorHAnsi"/>
          <w:sz w:val="22"/>
          <w:szCs w:val="22"/>
        </w:rPr>
        <w:t xml:space="preserve"> recommendations from the National Academies and the National Pain Strategy to prioritize research on pain, </w:t>
      </w:r>
      <w:r>
        <w:rPr>
          <w:rFonts w:asciiTheme="minorHAnsi" w:hAnsiTheme="minorHAnsi" w:cstheme="minorHAnsi"/>
          <w:sz w:val="22"/>
          <w:szCs w:val="22"/>
        </w:rPr>
        <w:t xml:space="preserve">only a handful of studies evaluate pain and functional status outcomes </w:t>
      </w:r>
      <w:r>
        <w:rPr>
          <w:rFonts w:asciiTheme="minorHAnsi" w:hAnsiTheme="minorHAnsi" w:cstheme="minorHAnsi"/>
          <w:sz w:val="22"/>
          <w:szCs w:val="22"/>
        </w:rPr>
        <w:fldChar w:fldCharType="begin">
          <w:fldData xml:space="preserve">PEVuZE5vdGU+PENpdGU+PEF1dGhvcj5LaWxieTwvQXV0aG9yPjxZZWFyPjIwMTU8L1llYXI+PFJl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LaWxieTwvQXV0aG9yPjxZZWFyPjIwMTU8L1llYXI+PFJl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fldChar w:fldCharType="separate"/>
      </w:r>
      <w:r>
        <w:rPr>
          <w:rFonts w:asciiTheme="minorHAnsi" w:hAnsiTheme="minorHAnsi" w:cstheme="minorHAnsi"/>
          <w:noProof/>
          <w:sz w:val="22"/>
          <w:szCs w:val="22"/>
        </w:rPr>
        <w:t>(Kilby 2015, Antoniou, Ala-Leppilampi et al. 2019)</w:t>
      </w:r>
      <w:r>
        <w:rPr>
          <w:rFonts w:asciiTheme="minorHAnsi" w:hAnsiTheme="minorHAnsi" w:cstheme="minorHAnsi"/>
          <w:sz w:val="22"/>
          <w:szCs w:val="22"/>
        </w:rPr>
        <w:fldChar w:fldCharType="end"/>
      </w:r>
      <w:r w:rsidRPr="00401EC0">
        <w:rPr>
          <w:rFonts w:asciiTheme="minorHAnsi" w:hAnsiTheme="minorHAnsi" w:cstheme="minorHAnsi"/>
          <w:sz w:val="22"/>
          <w:szCs w:val="22"/>
        </w:rPr>
        <w:t xml:space="preserve">. </w:t>
      </w:r>
      <w:r>
        <w:rPr>
          <w:rFonts w:asciiTheme="minorHAnsi" w:hAnsiTheme="minorHAnsi" w:cstheme="minorHAnsi"/>
          <w:sz w:val="22"/>
          <w:szCs w:val="22"/>
        </w:rPr>
        <w:t xml:space="preserve">One qualitative study conducted focus groups with patients who took opioids following several opioid-related policy changes in Ontario, including formulary changes and a PDMP. Pain patients reported increased stigmatization, deteriorating relationships with providers, and increased difficulties in handling their health and pain </w:t>
      </w:r>
      <w:r>
        <w:rPr>
          <w:rFonts w:asciiTheme="minorHAnsi" w:hAnsiTheme="minorHAnsi" w:cstheme="minorHAnsi"/>
          <w:sz w:val="22"/>
          <w:szCs w:val="22"/>
        </w:rPr>
        <w:fldChar w:fldCharType="begin">
          <w:fldData xml:space="preserve">PEVuZE5vdGU+PENpdGU+PEF1dGhvcj5BbnRvbmlvdTwvQXV0aG9yPjxZZWFyPjIwMTk8L1llYXI+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BbnRvbmlvdTwvQXV0aG9yPjxZZWFyPjIwMTk8L1llYXI+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fldChar w:fldCharType="separate"/>
      </w:r>
      <w:r>
        <w:rPr>
          <w:rFonts w:asciiTheme="minorHAnsi" w:hAnsiTheme="minorHAnsi" w:cstheme="minorHAnsi"/>
          <w:noProof/>
          <w:sz w:val="22"/>
          <w:szCs w:val="22"/>
        </w:rPr>
        <w:t>(Antoniou, Ala-Leppilampi et al. 2019)</w:t>
      </w:r>
      <w:r>
        <w:rPr>
          <w:rFonts w:asciiTheme="minorHAnsi" w:hAnsiTheme="minorHAnsi" w:cstheme="minorHAnsi"/>
          <w:sz w:val="22"/>
          <w:szCs w:val="22"/>
        </w:rPr>
        <w:fldChar w:fldCharType="end"/>
      </w:r>
      <w:r>
        <w:rPr>
          <w:rFonts w:asciiTheme="minorHAnsi" w:hAnsiTheme="minorHAnsi" w:cstheme="minorHAnsi"/>
          <w:sz w:val="22"/>
          <w:szCs w:val="22"/>
        </w:rPr>
        <w:t>. In terms of quantitative</w:t>
      </w:r>
      <w:r w:rsidRPr="00401EC0">
        <w:rPr>
          <w:rFonts w:asciiTheme="minorHAnsi" w:hAnsiTheme="minorHAnsi" w:cstheme="minorHAnsi"/>
          <w:sz w:val="22"/>
          <w:szCs w:val="22"/>
        </w:rPr>
        <w:t xml:space="preserve"> work</w:t>
      </w:r>
      <w:r>
        <w:rPr>
          <w:rFonts w:asciiTheme="minorHAnsi" w:hAnsiTheme="minorHAnsi" w:cstheme="minorHAnsi"/>
          <w:sz w:val="22"/>
          <w:szCs w:val="22"/>
        </w:rPr>
        <w:t>, one study</w:t>
      </w:r>
      <w:r w:rsidRPr="00401EC0">
        <w:rPr>
          <w:rFonts w:asciiTheme="minorHAnsi" w:hAnsiTheme="minorHAnsi" w:cstheme="minorHAnsi"/>
          <w:sz w:val="22"/>
          <w:szCs w:val="22"/>
        </w:rPr>
        <w:t xml:space="preserve"> </w:t>
      </w:r>
      <w:r>
        <w:rPr>
          <w:rFonts w:asciiTheme="minorHAnsi" w:hAnsiTheme="minorHAnsi" w:cstheme="minorHAnsi"/>
          <w:sz w:val="22"/>
          <w:szCs w:val="22"/>
        </w:rPr>
        <w:t>showed</w:t>
      </w:r>
      <w:r w:rsidRPr="00401EC0">
        <w:rPr>
          <w:rFonts w:asciiTheme="minorHAnsi" w:hAnsiTheme="minorHAnsi" w:cstheme="minorHAnsi"/>
          <w:sz w:val="22"/>
          <w:szCs w:val="22"/>
        </w:rPr>
        <w:t xml:space="preserve"> an association between must-</w:t>
      </w:r>
      <w:r>
        <w:rPr>
          <w:rFonts w:asciiTheme="minorHAnsi" w:hAnsiTheme="minorHAnsi" w:cstheme="minorHAnsi"/>
          <w:sz w:val="22"/>
          <w:szCs w:val="22"/>
        </w:rPr>
        <w:t xml:space="preserve">access </w:t>
      </w:r>
      <w:r w:rsidRPr="00401EC0">
        <w:rPr>
          <w:rFonts w:asciiTheme="minorHAnsi" w:hAnsiTheme="minorHAnsi" w:cstheme="minorHAnsi"/>
          <w:sz w:val="22"/>
          <w:szCs w:val="22"/>
        </w:rPr>
        <w:t xml:space="preserve">PDMP laws and indicators of disability among people who experienced acute pain related to a surgery or injury </w:t>
      </w:r>
      <w:r w:rsidRPr="00401EC0">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Wetzel&lt;/Author&gt;&lt;Year&gt;2021&lt;/Year&gt;&lt;RecNum&gt;432&lt;/RecNum&gt;&lt;DisplayText&gt;(Wetzel, von Esenwein et al. 2021)&lt;/DisplayText&gt;&lt;record&gt;&lt;rec-number&gt;432&lt;/rec-number&gt;&lt;foreign-keys&gt;&lt;key app="EN" db-id="wx2f2r0wp00reoex2wopav0tspvsddf2p0tp" timestamp="1665067128" guid="86c12e26-de92-4259-b128-a5daa0c032ab"&gt;432&lt;/key&gt;&lt;/foreign-keys&gt;&lt;ref-type name="Journal Article"&gt;17&lt;/ref-type&gt;&lt;contributors&gt;&lt;authors&gt;&lt;author&gt;Wetzel, M&lt;/author&gt;&lt;author&gt;von Esenwein, S&lt;/author&gt;&lt;author&gt;Yarbrough, C. R.&lt;/author&gt;&lt;author&gt;Hockenberry, J. M.&lt;/author&gt;&lt;/authors&gt;&lt;/contributors&gt;&lt;titles&gt;&lt;title&gt;Association of Prescription Drug Monitoring Program Laws with Bedridden and Missed Work Days&lt;/title&gt;&lt;secondary-title&gt;Health Serv Res&lt;/secondary-title&gt;&lt;/titles&gt;&lt;periodical&gt;&lt;full-title&gt;Health Serv Res&lt;/full-title&gt;&lt;/periodical&gt;&lt;pages&gt;1-7&lt;/pages&gt;&lt;dates&gt;&lt;year&gt;2021&lt;/year&gt;&lt;/dates&gt;&lt;urls&gt;&lt;/urls&gt;&lt;/record&gt;&lt;/Cite&gt;&lt;/EndNote&gt;</w:instrText>
      </w:r>
      <w:r w:rsidRPr="00401EC0">
        <w:rPr>
          <w:rFonts w:asciiTheme="minorHAnsi" w:hAnsiTheme="minorHAnsi" w:cstheme="minorHAnsi"/>
          <w:sz w:val="22"/>
          <w:szCs w:val="22"/>
        </w:rPr>
        <w:fldChar w:fldCharType="separate"/>
      </w:r>
      <w:r w:rsidRPr="00401EC0">
        <w:rPr>
          <w:rFonts w:asciiTheme="minorHAnsi" w:hAnsiTheme="minorHAnsi" w:cstheme="minorHAnsi"/>
          <w:noProof/>
          <w:sz w:val="22"/>
          <w:szCs w:val="22"/>
        </w:rPr>
        <w:t>(Wetzel, von Esenwein et al. 2021)</w:t>
      </w:r>
      <w:r w:rsidRPr="00401EC0">
        <w:rPr>
          <w:rFonts w:asciiTheme="minorHAnsi" w:hAnsiTheme="minorHAnsi" w:cstheme="minorHAnsi"/>
          <w:sz w:val="22"/>
          <w:szCs w:val="22"/>
        </w:rPr>
        <w:fldChar w:fldCharType="end"/>
      </w:r>
      <w:r w:rsidRPr="00401EC0">
        <w:rPr>
          <w:rFonts w:asciiTheme="minorHAnsi" w:hAnsiTheme="minorHAnsi" w:cstheme="minorHAnsi"/>
          <w:sz w:val="22"/>
          <w:szCs w:val="22"/>
        </w:rPr>
        <w:t xml:space="preserve">. </w:t>
      </w:r>
      <w:r>
        <w:rPr>
          <w:rFonts w:asciiTheme="minorHAnsi" w:hAnsiTheme="minorHAnsi" w:cstheme="minorHAnsi"/>
          <w:sz w:val="22"/>
          <w:szCs w:val="22"/>
        </w:rPr>
        <w:t>To our knowledge, research on disability among chronic pain patients following implementation of opioid restricting policies is lacking.</w:t>
      </w:r>
    </w:p>
    <w:p w14:paraId="2195807C" w14:textId="6E2C1E35" w:rsidR="00473C18" w:rsidRDefault="00A57C9B" w:rsidP="001A54BF">
      <w:pPr>
        <w:pStyle w:val="Heading2"/>
        <w:spacing w:line="480" w:lineRule="auto"/>
      </w:pPr>
      <w:r>
        <w:t>Theory</w:t>
      </w:r>
      <w:r w:rsidR="001D554B">
        <w:t xml:space="preserve"> and Medical Research</w:t>
      </w:r>
    </w:p>
    <w:p w14:paraId="4A4F63A6" w14:textId="53B74FEF" w:rsidR="00D4023F" w:rsidRDefault="00A57C9B" w:rsidP="001A54BF">
      <w:pPr>
        <w:spacing w:line="480" w:lineRule="auto"/>
      </w:pPr>
      <w:r>
        <w:tab/>
        <w:t xml:space="preserve">For patients with chronic pain conditions, pain management health care services can be an important input to health. Conceptually, it is useful to subdivide pain management services into opioids and non-opioid based treatments, which include physical therapy, cognitive behavioral therapy, and non-opioid </w:t>
      </w:r>
      <w:r w:rsidR="00FD108A">
        <w:t>pharmacology</w:t>
      </w:r>
      <w:r>
        <w:t>.</w:t>
      </w:r>
      <w:r w:rsidR="00D4023F">
        <w:t xml:space="preserve"> As </w:t>
      </w:r>
      <w:r w:rsidR="00FD108A">
        <w:t>described</w:t>
      </w:r>
      <w:r w:rsidR="00D4023F">
        <w:t xml:space="preserve"> above, the literature suggests that opioid prescribing has decreased following the implementation of must-access PDMP laws</w:t>
      </w:r>
      <w:r w:rsidR="00FD108A">
        <w:t xml:space="preserve"> </w:t>
      </w:r>
      <w:r w:rsidR="00FD108A">
        <w:fldChar w:fldCharType="begin"/>
      </w:r>
      <w:r w:rsidR="00726D03">
        <w:instrText xml:space="preserve"> ADDIN EN.CITE &lt;EndNote&gt;&lt;Cite&gt;&lt;Author&gt;Puac-Polanco&lt;/Author&gt;&lt;Year&gt;2020&lt;/Year&gt;&lt;RecNum&gt;433&lt;/RecNum&gt;&lt;DisplayText&gt;(Puac-Polanco, Chihuri et al. 2020)&lt;/DisplayText&gt;&lt;record&gt;&lt;rec-number&gt;433&lt;/rec-number&gt;&lt;foreign-keys&gt;&lt;key app="EN" db-id="wx2f2r0wp00reoex2wopav0tspvsddf2p0tp" timestamp="1665067128" guid="bc32db46-40ab-4b58-a581-94d1d90cde06"&gt;433&lt;/key&gt;&lt;/foreign-keys&gt;&lt;ref-type name="Journal Article"&gt;17&lt;/ref-type&gt;&lt;contributors&gt;&lt;authors&gt;&lt;author&gt;Puac-Polanco, V.&lt;/author&gt;&lt;author&gt;Chihuri, S.&lt;/author&gt;&lt;author&gt;Fink, D. S.&lt;/author&gt;&lt;author&gt;Cerdá, M.&lt;/author&gt;&lt;author&gt;Keyes, K. M.&lt;/author&gt;&lt;author&gt;Li, G.&lt;/author&gt;&lt;/authors&gt;&lt;/contributors&gt;&lt;auth-address&gt;Department of Epidemiology, Mailman School of Public Health, Columbia University, New York, New York.&amp;#xD;Department of Anesthesiology, College of Physicians and Surgeons, Columbia University, New York, New York.&amp;#xD;Department of Population Health, New York University, New York, New York.&lt;/auth-address&gt;&lt;titles&gt;&lt;title&gt;Prescription Drug Monitoring Programs and Prescription Opioid-Related Outcomes in the United States&lt;/title&gt;&lt;secondary-title&gt;Epidemiol Rev&lt;/secondary-title&gt;&lt;alt-title&gt;Epidemiologic reviews&lt;/alt-title&gt;&lt;/titles&gt;&lt;periodical&gt;&lt;full-title&gt;Epidemiol Rev&lt;/full-title&gt;&lt;abbr-1&gt;Epidemiologic reviews&lt;/abbr-1&gt;&lt;/periodical&gt;&lt;alt-periodical&gt;&lt;full-title&gt;Epidemiol Rev&lt;/full-title&gt;&lt;abbr-1&gt;Epidemiologic reviews&lt;/abbr-1&gt;&lt;/alt-periodical&gt;&lt;edition&gt;2020/04/04&lt;/edition&gt;&lt;keywords&gt;&lt;keyword&gt;Drug Prescriptions&lt;/keyword&gt;&lt;keyword&gt;Opioid-Related Disorders&lt;/keyword&gt;&lt;keyword&gt;Prescription Drug Diversion&lt;/keyword&gt;&lt;keyword&gt;Prescription Drug Monitoring Programs&lt;/keyword&gt;&lt;keyword&gt;Substance-Related Disorders&lt;/keyword&gt;&lt;/keywords&gt;&lt;dates&gt;&lt;year&gt;2020&lt;/year&gt;&lt;pub-dates&gt;&lt;date&gt;Apr 3&lt;/date&gt;&lt;/pub-dates&gt;&lt;/dates&gt;&lt;isbn&gt;0193-936x&lt;/isbn&gt;&lt;accession-num&gt;32242239&lt;/accession-num&gt;&lt;urls&gt;&lt;/urls&gt;&lt;electronic-resource-num&gt;10.1093/epirev/mxaa002&lt;/electronic-resource-num&gt;&lt;remote-database-provider&gt;NLM&lt;/remote-database-provider&gt;&lt;language&gt;eng&lt;/language&gt;&lt;/record&gt;&lt;/Cite&gt;&lt;/EndNote&gt;</w:instrText>
      </w:r>
      <w:r w:rsidR="00FD108A">
        <w:fldChar w:fldCharType="separate"/>
      </w:r>
      <w:r w:rsidR="00FD108A">
        <w:rPr>
          <w:noProof/>
        </w:rPr>
        <w:t>(Puac-Polanco, Chihuri et al. 2020)</w:t>
      </w:r>
      <w:r w:rsidR="00FD108A">
        <w:fldChar w:fldCharType="end"/>
      </w:r>
      <w:r w:rsidR="00D4023F">
        <w:t xml:space="preserve">. For patients using opioids medically for pain treatment, if opioid therapy decreased while other inputs remained unchanged, we may expect to see a corresponding increase in pain. If non-opioid therapy is substituted for opioid therapy and functions effectively as a substitute good, increases in pain may not occur. Clinical trial evidence suggests that </w:t>
      </w:r>
      <w:r w:rsidR="007B56EB">
        <w:t xml:space="preserve">for some conditions, non-opioid pharmacological treatments are no different than opioid treatments for pain control </w:t>
      </w:r>
      <w:r w:rsidR="007B56EB">
        <w:fldChar w:fldCharType="begin">
          <w:fldData xml:space="preserve">PEVuZE5vdGU+PENpdGU+PEF1dGhvcj5LcmViczwvQXV0aG9yPjxZZWFyPjIwMTg8L1llYXI+PFJl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</w:fldData>
        </w:fldChar>
      </w:r>
      <w:r w:rsidR="00726D03">
        <w:instrText xml:space="preserve"> ADDIN EN.CITE </w:instrText>
      </w:r>
      <w:r w:rsidR="00726D03">
        <w:fldChar w:fldCharType="begin">
          <w:fldData xml:space="preserve">PEVuZE5vdGU+PENpdGU+PEF1dGhvcj5LcmViczwvQXV0aG9yPjxZZWFyPjIwMTg8L1llYXI+PFJl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</w:fldData>
        </w:fldChar>
      </w:r>
      <w:r w:rsidR="00726D03">
        <w:instrText xml:space="preserve"> ADDIN EN.CITE.DATA </w:instrText>
      </w:r>
      <w:r w:rsidR="00726D03">
        <w:fldChar w:fldCharType="end"/>
      </w:r>
      <w:r w:rsidR="007B56EB">
        <w:fldChar w:fldCharType="separate"/>
      </w:r>
      <w:r w:rsidR="00D122B9">
        <w:rPr>
          <w:noProof/>
        </w:rPr>
        <w:t>(Poonai, Datoo et al. 2017, Krebs, Gravely et al. 2018)</w:t>
      </w:r>
      <w:r w:rsidR="007B56EB">
        <w:fldChar w:fldCharType="end"/>
      </w:r>
      <w:r w:rsidR="004F71DF">
        <w:t>.</w:t>
      </w:r>
      <w:r w:rsidR="00660124" w:rsidRPr="00660124">
        <w:t xml:space="preserve"> </w:t>
      </w:r>
      <w:r w:rsidR="00660124">
        <w:t xml:space="preserve">However, the assumption that real world implementation mirrors the clinical study protocols is likely too strong; despite evidence of equivalence of opioid and non-opioid therapy for many acute conditions, </w:t>
      </w:r>
      <w:r w:rsidR="00037B07">
        <w:t>one study</w:t>
      </w:r>
      <w:r w:rsidR="00660124">
        <w:t xml:space="preserve"> found increased disability in a post-surgical population under must-access PDMP laws. This could be a function of either different types of pain treatment not being perfect substitutes, or the reduction in opioid therapy not being accompanied by a change in the non-opioid therapy.</w:t>
      </w:r>
      <w:r w:rsidR="001F4CA7">
        <w:t xml:space="preserve"> </w:t>
      </w:r>
    </w:p>
    <w:p w14:paraId="2074B8A7" w14:textId="59E58D3B" w:rsidR="00A57C9B" w:rsidRDefault="009461E2" w:rsidP="001A54BF">
      <w:pPr>
        <w:spacing w:line="480" w:lineRule="auto"/>
        <w:ind w:firstLine="720"/>
      </w:pPr>
      <w:r>
        <w:t xml:space="preserve">In 2016, the CDC synthesized the existing research on chronic pain treatments into formal guidelines, which specified that opioids should not be a first-line treatment for chronic pain </w:t>
      </w:r>
      <w:r>
        <w:fldChar w:fldCharType="begin"/>
      </w:r>
      <w:r w:rsidR="00726D03">
        <w:instrText xml:space="preserve"> ADDIN EN.CITE &lt;EndNote&gt;&lt;Cite&gt;&lt;Author&gt;Dowell&lt;/Author&gt;&lt;Year&gt;2016&lt;/Year&gt;&lt;RecNum&gt;454&lt;/RecNum&gt;&lt;DisplayText&gt;(Dowell, Haegerich et al. 2016)&lt;/DisplayText&gt;&lt;record&gt;&lt;rec-number&gt;454&lt;/rec-number&gt;&lt;foreign-keys&gt;&lt;key app="EN" db-id="wx2f2r0wp00reoex2wopav0tspvsddf2p0tp" timestamp="1665067128" guid="36e7656f-9075-4bfd-8d8b-15dc6608293f"&gt;454&lt;/key&gt;&lt;/foreign-keys&gt;&lt;ref-type name="Journal Article"&gt;17&lt;/ref-type&gt;&lt;contributors&gt;&lt;authors&gt;&lt;author&gt;Dowell, D.&lt;/author&gt;&lt;author&gt;Haegerich, T. M.&lt;/author&gt;&lt;author&gt;Chou, R.&lt;/author&gt;&lt;/authors&gt;&lt;/contributors&gt;&lt;titles&gt;&lt;title&gt;CDC guideline for prescribing opioids for chronic pain—united states, 2016&lt;/title&gt;&lt;secondary-title&gt;JAMA&lt;/secondary-title&gt;&lt;/titles&gt;&lt;periodical&gt;&lt;full-title&gt;JAMA&lt;/full-title&gt;&lt;/periodical&gt;&lt;pages&gt;1624-1645&lt;/pages&gt;&lt;volume&gt;315&lt;/volume&gt;&lt;number&gt;15&lt;/number&gt;&lt;dates&gt;&lt;year&gt;2016&lt;/year&gt;&lt;/dates&gt;&lt;isbn&gt;0098-7484&lt;/isbn&gt;&lt;urls&gt;&lt;related-urls&gt;&lt;url&gt;http://dx.doi.org/10.1001/jama.2016.1464&lt;/url&gt;&lt;/related-urls&gt;&lt;/urls&gt;&lt;electronic-resource-num&gt;10.1001/jama.2016.1464&lt;/electronic-resource-num&gt;&lt;/record&gt;&lt;/Cite&gt;&lt;/EndNote&gt;</w:instrText>
      </w:r>
      <w:r>
        <w:fldChar w:fldCharType="separate"/>
      </w:r>
      <w:r>
        <w:rPr>
          <w:noProof/>
        </w:rPr>
        <w:t>(Dowell, Haegerich et al. 2016)</w:t>
      </w:r>
      <w:r>
        <w:fldChar w:fldCharType="end"/>
      </w:r>
      <w:r>
        <w:t>. Th</w:t>
      </w:r>
      <w:r w:rsidR="0078422B">
        <w:t xml:space="preserve">is is because the risks associated with opioids are substantial and the benefits of long-term use are not clear </w:t>
      </w:r>
      <w:r w:rsidR="0078422B">
        <w:fldChar w:fldCharType="begin"/>
      </w:r>
      <w:r w:rsidR="00726D03">
        <w:instrText xml:space="preserve"> ADDIN EN.CITE &lt;EndNote&gt;&lt;Cite&gt;&lt;Author&gt;Dowell&lt;/Author&gt;&lt;Year&gt;2016&lt;/Year&gt;&lt;RecNum&gt;454&lt;/RecNum&gt;&lt;DisplayText&gt;(Dowell, Haegerich et al. 2016)&lt;/DisplayText&gt;&lt;record&gt;&lt;rec-number&gt;454&lt;/rec-number&gt;&lt;foreign-keys&gt;&lt;key app="EN" db-id="wx2f2r0wp00reoex2wopav0tspvsddf2p0tp" timestamp="1665067128" guid="36e7656f-9075-4bfd-8d8b-15dc6608293f"&gt;454&lt;/key&gt;&lt;/foreign-keys&gt;&lt;ref-type name="Journal Article"&gt;17&lt;/ref-type&gt;&lt;contributors&gt;&lt;authors&gt;&lt;author&gt;Dowell, D.&lt;/author&gt;&lt;author&gt;Haegerich, T. M.&lt;/author&gt;&lt;author&gt;Chou, R.&lt;/author&gt;&lt;/authors&gt;&lt;/contributors&gt;&lt;titles&gt;&lt;title&gt;CDC guideline for prescribing opioids for chronic pain—united states, 2016&lt;/title&gt;&lt;secondary-title&gt;JAMA&lt;/secondary-title&gt;&lt;/titles&gt;&lt;periodical&gt;&lt;full-title&gt;JAMA&lt;/full-title&gt;&lt;/periodical&gt;&lt;pages&gt;1624-1645&lt;/pages&gt;&lt;volume&gt;315&lt;/volume&gt;&lt;number&gt;15&lt;/number&gt;&lt;dates&gt;&lt;year&gt;2016&lt;/year&gt;&lt;/dates&gt;&lt;isbn&gt;0098-7484&lt;/isbn&gt;&lt;urls&gt;&lt;related-urls&gt;&lt;url&gt;http://dx.doi.org/10.1001/jama.2016.1464&lt;/url&gt;&lt;/related-urls&gt;&lt;/urls&gt;&lt;electronic-resource-num&gt;10.1001/jama.2016.1464&lt;/electronic-resource-num&gt;&lt;/record&gt;&lt;/Cite&gt;&lt;/EndNote&gt;</w:instrText>
      </w:r>
      <w:r w:rsidR="0078422B">
        <w:fldChar w:fldCharType="separate"/>
      </w:r>
      <w:r w:rsidR="0078422B">
        <w:rPr>
          <w:noProof/>
        </w:rPr>
        <w:t>(Dowell, Haegerich et al. 2016)</w:t>
      </w:r>
      <w:r w:rsidR="0078422B">
        <w:fldChar w:fldCharType="end"/>
      </w:r>
      <w:r w:rsidR="0078422B">
        <w:t xml:space="preserve">. </w:t>
      </w:r>
      <w:r w:rsidR="00FD108A">
        <w:t>Thus</w:t>
      </w:r>
      <w:r w:rsidR="00E149ED">
        <w:t xml:space="preserve">, patients presenting with new chronic pain may achieve better functioning </w:t>
      </w:r>
      <w:r w:rsidR="00C627C8">
        <w:t>if they present in opioid-hesitant settings.</w:t>
      </w:r>
      <w:r w:rsidR="001D554B">
        <w:t xml:space="preserve"> </w:t>
      </w:r>
      <w:r w:rsidR="00FD108A">
        <w:t xml:space="preserve">Considerations for </w:t>
      </w:r>
      <w:r w:rsidR="00C627C8">
        <w:t>existing chronic pain patients in settings of increasing opioid-hesitancy are different than those for new patients</w:t>
      </w:r>
      <w:r w:rsidR="00C627C8" w:rsidRPr="00044F21">
        <w:t>. It’s estimated that</w:t>
      </w:r>
      <w:r w:rsidR="003F693A" w:rsidRPr="00044F21">
        <w:t xml:space="preserve"> </w:t>
      </w:r>
      <w:r w:rsidR="00044F21" w:rsidRPr="00044F21">
        <w:t xml:space="preserve">3-4% of Americans receive long-term opioid therapy </w:t>
      </w:r>
      <w:r w:rsidR="00044F21" w:rsidRPr="00044F21">
        <w:fldChar w:fldCharType="begin"/>
      </w:r>
      <w:r w:rsidR="00726D03">
        <w:instrText xml:space="preserve"> ADDIN EN.CITE &lt;EndNote&gt;&lt;Cite&gt;&lt;Author&gt;Dowell&lt;/Author&gt;&lt;Year&gt;2016&lt;/Year&gt;&lt;RecNum&gt;454&lt;/RecNum&gt;&lt;DisplayText&gt;(Dowell, Haegerich et al. 2016)&lt;/DisplayText&gt;&lt;record&gt;&lt;rec-number&gt;454&lt;/rec-number&gt;&lt;foreign-keys&gt;&lt;key app="EN" db-id="wx2f2r0wp00reoex2wopav0tspvsddf2p0tp" timestamp="1665067128" guid="36e7656f-9075-4bfd-8d8b-15dc6608293f"&gt;454&lt;/key&gt;&lt;/foreign-keys&gt;&lt;ref-type name="Journal Article"&gt;17&lt;/ref-type&gt;&lt;contributors&gt;&lt;authors&gt;&lt;author&gt;Dowell, D.&lt;/author&gt;&lt;author&gt;Haegerich, T. M.&lt;/author&gt;&lt;author&gt;Chou, R.&lt;/author&gt;&lt;/authors&gt;&lt;/contributors&gt;&lt;titles&gt;&lt;title&gt;CDC guideline for prescribing opioids for chronic pain—united states, 2016&lt;/title&gt;&lt;secondary-title&gt;JAMA&lt;/secondary-title&gt;&lt;/titles&gt;&lt;periodical&gt;&lt;full-title&gt;JAMA&lt;/full-title&gt;&lt;/periodical&gt;&lt;pages&gt;1624-1645&lt;/pages&gt;&lt;volume&gt;315&lt;/volume&gt;&lt;number&gt;15&lt;/number&gt;&lt;dates&gt;&lt;year&gt;2016&lt;/year&gt;&lt;/dates&gt;&lt;isbn&gt;0098-7484&lt;/isbn&gt;&lt;urls&gt;&lt;related-urls&gt;&lt;url&gt;http://dx.doi.org/10.1001/jama.2016.1464&lt;/url&gt;&lt;/related-urls&gt;&lt;/urls&gt;&lt;electronic-resource-num&gt;10.1001/jama.2016.1464&lt;/electronic-resource-num&gt;&lt;/record&gt;&lt;/Cite&gt;&lt;/EndNote&gt;</w:instrText>
      </w:r>
      <w:r w:rsidR="00044F21" w:rsidRPr="00044F21">
        <w:fldChar w:fldCharType="separate"/>
      </w:r>
      <w:r w:rsidR="00044F21" w:rsidRPr="00044F21">
        <w:rPr>
          <w:noProof/>
        </w:rPr>
        <w:t>(Dowell, Haegerich et al. 2016)</w:t>
      </w:r>
      <w:r w:rsidR="00044F21" w:rsidRPr="00044F21">
        <w:fldChar w:fldCharType="end"/>
      </w:r>
      <w:r w:rsidR="00044F21" w:rsidRPr="00044F21">
        <w:t>. Of adults with certain disabilities such as cerebral</w:t>
      </w:r>
      <w:r w:rsidR="00044F21">
        <w:t xml:space="preserve"> palsy, spinal cord injury, and rheumatoid arthritis, approximately 15% used opioids for an extended period of time </w:t>
      </w:r>
      <w:r w:rsidR="00044F21">
        <w:fldChar w:fldCharType="begin"/>
      </w:r>
      <w:r w:rsidR="00726D03">
        <w:instrText xml:space="preserve"> ADDIN EN.CITE &lt;EndNote&gt;&lt;Cite&gt;&lt;Author&gt;Ozturk&lt;/Author&gt;&lt;Year&gt;2020&lt;/Year&gt;&lt;RecNum&gt;509&lt;/RecNum&gt;&lt;DisplayText&gt;(Ozturk, Hong et al. 2020)&lt;/DisplayText&gt;&lt;record&gt;&lt;rec-number&gt;509&lt;/rec-number&gt;&lt;foreign-keys&gt;&lt;key app="EN" db-id="wx2f2r0wp00reoex2wopav0tspvsddf2p0tp" timestamp="1665067130" guid="e6b91200-4d03-456a-8c30-96a2aa28d8df"&gt;509&lt;/key&gt;&lt;/foreign-keys&gt;&lt;ref-type name="Journal Article"&gt;17&lt;/ref-type&gt;&lt;contributors&gt;&lt;authors&gt;&lt;author&gt;Ozturk, O.&lt;/author&gt;&lt;author&gt;Hong, Y.&lt;/author&gt;&lt;author&gt;McDermott, S.&lt;/author&gt;&lt;author&gt;Turk, M.&lt;/author&gt;&lt;/authors&gt;&lt;/contributors&gt;&lt;auth-address&gt;Economics Department, Darla Moore School of Business, University of South Carolina, Columbia, 803-4636168, USA. odozturk@moore.sc.edu.&amp;#xD;Department of Epidemiology and Biostatistics Arnold School of Public Health, University of South Carolina University of South Carolina, Columbia, USA.&amp;#xD;Department of Environmental, Occupational, and Geospatial Health Sciences, School of Public Health and Health Policy, City University of New York, New York, USA.&amp;#xD;Department of Physical Medicine and Rehabilitation, Upstate Medical University, Syracuse, USA.&lt;/auth-address&gt;&lt;titles&gt;&lt;title&gt;Prescription Drug Monitoring Programs and Opioid Prescriptions for Disability Conditions&lt;/title&gt;&lt;secondary-title&gt;Appl Health Econ Health Policy&lt;/secondary-title&gt;&lt;/titles&gt;&lt;periodical&gt;&lt;full-title&gt;Appl Health Econ Health Policy&lt;/full-title&gt;&lt;/periodical&gt;&lt;edition&gt;2020/12/01&lt;/edition&gt;&lt;dates&gt;&lt;year&gt;2020&lt;/year&gt;&lt;pub-dates&gt;&lt;date&gt;Nov 30&lt;/date&gt;&lt;/pub-dates&gt;&lt;/dates&gt;&lt;isbn&gt;1175-5652&lt;/isbn&gt;&lt;accession-num&gt;33251552&lt;/accession-num&gt;&lt;urls&gt;&lt;/urls&gt;&lt;electronic-resource-num&gt;10.1007/s40258-020-00622-4&lt;/electronic-resource-num&gt;&lt;remote-database-provider&gt;NLM&lt;/remote-database-provider&gt;&lt;language&gt;eng&lt;/language&gt;&lt;/record&gt;&lt;/Cite&gt;&lt;/EndNote&gt;</w:instrText>
      </w:r>
      <w:r w:rsidR="00044F21">
        <w:fldChar w:fldCharType="separate"/>
      </w:r>
      <w:r w:rsidR="00044F21">
        <w:rPr>
          <w:noProof/>
        </w:rPr>
        <w:t>(Ozturk, Hong et al. 2020)</w:t>
      </w:r>
      <w:r w:rsidR="00044F21">
        <w:fldChar w:fldCharType="end"/>
      </w:r>
      <w:r w:rsidR="00044F21">
        <w:t xml:space="preserve">. </w:t>
      </w:r>
      <w:r w:rsidR="002C3907">
        <w:t xml:space="preserve">Both economic theory and medical research suggests that legacy chronic pain patients may struggle as the norms around pain care and opioid prescribing change. </w:t>
      </w:r>
      <w:r w:rsidR="004871A0">
        <w:t xml:space="preserve">Due to status quo bias, patients may value their existing treatment plans more highly than they would value acquiring the same treatment plan if they did not already have it. </w:t>
      </w:r>
      <w:r w:rsidR="001D554B">
        <w:t>Furthermore, a</w:t>
      </w:r>
      <w:r w:rsidR="00D24E64">
        <w:t xml:space="preserve">s opioid began to fall out of favor, some chronic pain patients on long-term opioid therapy have been forced to taper down their opioid usage or completely discontinue opioid therapy, regardless of the patients’ preferences </w:t>
      </w:r>
      <w:r w:rsidR="00D24E64">
        <w:fldChar w:fldCharType="begin"/>
      </w:r>
      <w:r w:rsidR="00726D03">
        <w:instrText xml:space="preserve"> ADDIN EN.CITE &lt;EndNote&gt;&lt;Cite&gt;&lt;Author&gt;Rubin&lt;/Author&gt;&lt;Year&gt;2019&lt;/Year&gt;&lt;RecNum&gt;374&lt;/RecNum&gt;&lt;DisplayText&gt;(Rubin 2019)&lt;/DisplayText&gt;&lt;record&gt;&lt;rec-number&gt;374&lt;/rec-number&gt;&lt;foreign-keys&gt;&lt;key app="EN" db-id="wx2f2r0wp00reoex2wopav0tspvsddf2p0tp" timestamp="1665067125" guid="188df861-093e-4b1b-a6a8-76e24460a53f"&gt;374&lt;/key&gt;&lt;/foreign-keys&gt;&lt;ref-type name="Journal Article"&gt;17&lt;/ref-type&gt;&lt;contributors&gt;&lt;authors&gt;&lt;author&gt;Rubin, Rita&lt;/author&gt;&lt;/authors&gt;&lt;/contributors&gt;&lt;titles&gt;&lt;title&gt;Limits on Opioid Prescribing Leave Patients With Chronic Pain Vulnerable&lt;/title&gt;&lt;secondary-title&gt;JAMA&lt;/secondary-title&gt;&lt;/titles&gt;&lt;periodical&gt;&lt;full-title&gt;JAMA&lt;/full-title&gt;&lt;/periodical&gt;&lt;pages&gt;2059-2062&lt;/pages&gt;&lt;volume&gt;321&lt;/volume&gt;&lt;number&gt;21&lt;/number&gt;&lt;dates&gt;&lt;year&gt;2019&lt;/year&gt;&lt;/dates&gt;&lt;isbn&gt;0098-7484&lt;/isbn&gt;&lt;urls&gt;&lt;related-urls&gt;&lt;url&gt;https://doi.org/10.1001/jama.2019.5188&lt;/url&gt;&lt;/related-urls&gt;&lt;/urls&gt;&lt;electronic-resource-num&gt;10.1001/jama.2019.5188&lt;/electronic-resource-num&gt;&lt;access-date&gt;3/4/2021&lt;/access-date&gt;&lt;/record&gt;&lt;/Cite&gt;&lt;/EndNote&gt;</w:instrText>
      </w:r>
      <w:r w:rsidR="00D24E64">
        <w:fldChar w:fldCharType="separate"/>
      </w:r>
      <w:r w:rsidR="00D24E64">
        <w:rPr>
          <w:noProof/>
        </w:rPr>
        <w:t>(Rubin 2019)</w:t>
      </w:r>
      <w:r w:rsidR="00D24E64">
        <w:fldChar w:fldCharType="end"/>
      </w:r>
      <w:r w:rsidR="00D24E64">
        <w:t>.</w:t>
      </w:r>
      <w:r w:rsidR="00FD108A">
        <w:t xml:space="preserve"> Higher rates of death due to unintentional overdose and suicide have been documented in patients after discontinuing long-term opioid therapy compared with patients continuing long-term therapy </w:t>
      </w:r>
      <w:r w:rsidR="00FD108A">
        <w:fldChar w:fldCharType="begin">
          <w:fldData xml:space="preserve">PEVuZE5vdGU+PENpdGU+PEF1dGhvcj5PbGl2YTwvQXV0aG9yPjxZZWFyPjIwMjA8L1llYXI+PFJl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</w:fldData>
        </w:fldChar>
      </w:r>
      <w:r w:rsidR="00726D03">
        <w:instrText xml:space="preserve"> ADDIN EN.CITE </w:instrText>
      </w:r>
      <w:r w:rsidR="00726D03">
        <w:fldChar w:fldCharType="begin">
          <w:fldData xml:space="preserve">PEVuZE5vdGU+PENpdGU+PEF1dGhvcj5PbGl2YTwvQXV0aG9yPjxZZWFyPjIwMjA8L1llYXI+PFJl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</w:fldData>
        </w:fldChar>
      </w:r>
      <w:r w:rsidR="00726D03">
        <w:instrText xml:space="preserve"> ADDIN EN.CITE.DATA </w:instrText>
      </w:r>
      <w:r w:rsidR="00726D03">
        <w:fldChar w:fldCharType="end"/>
      </w:r>
      <w:r w:rsidR="00FD108A">
        <w:fldChar w:fldCharType="separate"/>
      </w:r>
      <w:r w:rsidR="00FD108A">
        <w:rPr>
          <w:noProof/>
        </w:rPr>
        <w:t>(Oliva, Bowe et al. 2020)</w:t>
      </w:r>
      <w:r w:rsidR="00FD108A">
        <w:fldChar w:fldCharType="end"/>
      </w:r>
      <w:r w:rsidR="00FD108A">
        <w:t>.</w:t>
      </w:r>
      <w:r w:rsidR="00AA5096">
        <w:t xml:space="preserve"> </w:t>
      </w:r>
      <w:r w:rsidR="00730CC8">
        <w:t xml:space="preserve">Evidence suggests that implementation of robust PDMPs is associated with reductions in long-term opioid use for privately insured adults under the age of 65, although results differed for older adults insured via Medicare Advantage </w:t>
      </w:r>
      <w:r w:rsidR="00730CC8">
        <w:fldChar w:fldCharType="begin">
          <w:fldData xml:space="preserve">PEVuZE5vdGU+PENpdGU+PEF1dGhvcj5CYW88L0F1dGhvcj48WWVhcj4yMDIxPC9ZZWFyPjxSZWNO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</w:fldData>
        </w:fldChar>
      </w:r>
      <w:r w:rsidR="00726D03">
        <w:instrText xml:space="preserve"> ADDIN EN.CITE </w:instrText>
      </w:r>
      <w:r w:rsidR="00726D03">
        <w:fldChar w:fldCharType="begin">
          <w:fldData xml:space="preserve">PEVuZE5vdGU+PENpdGU+PEF1dGhvcj5CYW88L0F1dGhvcj48WWVhcj4yMDIxPC9ZZWFyPjxSZWNO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</w:fldData>
        </w:fldChar>
      </w:r>
      <w:r w:rsidR="00726D03">
        <w:instrText xml:space="preserve"> ADDIN EN.CITE.DATA </w:instrText>
      </w:r>
      <w:r w:rsidR="00726D03">
        <w:fldChar w:fldCharType="end"/>
      </w:r>
      <w:r w:rsidR="00730CC8">
        <w:fldChar w:fldCharType="separate"/>
      </w:r>
      <w:r w:rsidR="00730CC8">
        <w:rPr>
          <w:noProof/>
        </w:rPr>
        <w:t>(Bao, Zhang et al. 2021)</w:t>
      </w:r>
      <w:r w:rsidR="00730CC8">
        <w:fldChar w:fldCharType="end"/>
      </w:r>
      <w:r w:rsidR="00730CC8">
        <w:t>. An additional difficulty for legacy patients on long-term opioid therapy is access to care. A study of primary care clinics in Michigan found that 40% refuse</w:t>
      </w:r>
      <w:r w:rsidR="005E3FA1">
        <w:t>d</w:t>
      </w:r>
      <w:r w:rsidR="00730CC8">
        <w:t xml:space="preserve"> to accept new patients on long-term opioid therapy </w:t>
      </w:r>
      <w:r w:rsidR="00730CC8">
        <w:fldChar w:fldCharType="begin"/>
      </w:r>
      <w:r w:rsidR="00726D03">
        <w:instrText xml:space="preserve"> ADDIN EN.CITE &lt;EndNote&gt;&lt;Cite&gt;&lt;Author&gt;Lagisetty&lt;/Author&gt;&lt;Year&gt;2019&lt;/Year&gt;&lt;RecNum&gt;517&lt;/RecNum&gt;&lt;DisplayText&gt;(Lagisetty, Healy et al. 2019)&lt;/DisplayText&gt;&lt;record&gt;&lt;rec-number&gt;517&lt;/rec-number&gt;&lt;foreign-keys&gt;&lt;key app="EN" db-id="wx2f2r0wp00reoex2wopav0tspvsddf2p0tp" timestamp="1665067131" guid="9f64c210-60be-4312-a38a-0b72a14e01e8"&gt;517&lt;/key&gt;&lt;/foreign-keys&gt;&lt;ref-type name="Journal Article"&gt;17&lt;/ref-type&gt;&lt;contributors&gt;&lt;authors&gt;&lt;author&gt;Lagisetty, Pooja A.&lt;/author&gt;&lt;author&gt;Healy, Nathaniel&lt;/author&gt;&lt;author&gt;Garpestad, Claire&lt;/author&gt;&lt;author&gt;Jannausch, Mary&lt;/author&gt;&lt;author&gt;Tipirneni, Renuka&lt;/author&gt;&lt;author&gt;Bohnert, Amy S. B.&lt;/author&gt;&lt;/authors&gt;&lt;/contributors&gt;&lt;titles&gt;&lt;title&gt;Access to Primary Care Clinics for Patients With Chronic Pain Receiving Opioids&lt;/title&gt;&lt;secondary-title&gt;JAMA Network Open&lt;/secondary-title&gt;&lt;/titles&gt;&lt;periodical&gt;&lt;full-title&gt;JAMA Network Open&lt;/full-title&gt;&lt;/periodical&gt;&lt;pages&gt;e196928-e196928&lt;/pages&gt;&lt;volume&gt;2&lt;/volume&gt;&lt;number&gt;7&lt;/number&gt;&lt;dates&gt;&lt;year&gt;2019&lt;/year&gt;&lt;/dates&gt;&lt;isbn&gt;2574-3805&lt;/isbn&gt;&lt;urls&gt;&lt;related-urls&gt;&lt;url&gt;https://doi.org/10.1001/jamanetworkopen.2019.6928&lt;/url&gt;&lt;/related-urls&gt;&lt;/urls&gt;&lt;electronic-resource-num&gt;10.1001/jamanetworkopen.2019.6928&lt;/electronic-resource-num&gt;&lt;access-date&gt;11/24/2021&lt;/access-date&gt;&lt;/record&gt;&lt;/Cite&gt;&lt;/EndNote&gt;</w:instrText>
      </w:r>
      <w:r w:rsidR="00730CC8">
        <w:fldChar w:fldCharType="separate"/>
      </w:r>
      <w:r w:rsidR="00730CC8">
        <w:rPr>
          <w:noProof/>
        </w:rPr>
        <w:t>(Lagisetty, Healy et al. 2019)</w:t>
      </w:r>
      <w:r w:rsidR="00730CC8">
        <w:fldChar w:fldCharType="end"/>
      </w:r>
      <w:r w:rsidR="00730CC8">
        <w:t>.</w:t>
      </w:r>
      <w:r w:rsidR="001D554B">
        <w:t xml:space="preserve"> </w:t>
      </w:r>
      <w:r w:rsidR="005E3FA1">
        <w:t>Thus, for legacy patients, pressure to taper opioid doses and difficulty accessing care may both contribute to the gray literature reports that these are experiencing increased disability and pain in opioid-hesitant settings.</w:t>
      </w:r>
    </w:p>
    <w:p w14:paraId="7F6EE1B2" w14:textId="77777777" w:rsidR="00473C18" w:rsidRDefault="004B79F4" w:rsidP="001A54BF">
      <w:pPr>
        <w:pStyle w:val="Heading1"/>
        <w:spacing w:line="480" w:lineRule="auto"/>
      </w:pPr>
      <w:r>
        <w:t>Methodology</w:t>
      </w:r>
    </w:p>
    <w:p w14:paraId="5BD562E6" w14:textId="77777777" w:rsidR="004B79F4" w:rsidRDefault="008D693C" w:rsidP="001A54BF">
      <w:pPr>
        <w:pStyle w:val="Heading2"/>
        <w:spacing w:line="480" w:lineRule="auto"/>
      </w:pPr>
      <w:r>
        <w:t>Data Sources</w:t>
      </w:r>
    </w:p>
    <w:p w14:paraId="243FE780" w14:textId="4E88A3D9" w:rsidR="009746AA" w:rsidRPr="005A1462" w:rsidRDefault="009746AA" w:rsidP="001A54BF">
      <w:pPr>
        <w:spacing w:line="480" w:lineRule="auto"/>
        <w:rPr>
          <w:rFonts w:cstheme="minorHAnsi"/>
        </w:rPr>
      </w:pPr>
      <w:r>
        <w:tab/>
        <w:t xml:space="preserve">Individual level data comes from the </w:t>
      </w:r>
      <w:r w:rsidR="009645AA">
        <w:t>Health and Retirement Study (HRS)</w:t>
      </w:r>
      <w:r>
        <w:t xml:space="preserve">, which is an ongoing longitudinal survey of more than </w:t>
      </w:r>
      <w:r w:rsidRPr="009746AA">
        <w:t>37</w:t>
      </w:r>
      <w:r>
        <w:t>,</w:t>
      </w:r>
      <w:r w:rsidRPr="009746AA">
        <w:t xml:space="preserve">000 </w:t>
      </w:r>
      <w:r>
        <w:t xml:space="preserve">older adults in US </w:t>
      </w:r>
      <w:r>
        <w:rPr>
          <w:rFonts w:cstheme="minorHAnsi"/>
        </w:rPr>
        <w:t xml:space="preserve">managed by the University of Michigan and funded by the National Institute on Aging and the Social Security Administration </w:t>
      </w:r>
      <w:r>
        <w:rPr>
          <w:rFonts w:cstheme="minorHAnsi"/>
        </w:rPr>
        <w:fldChar w:fldCharType="begin">
          <w:fldData xml:space="preserve">PEVuZE5vdGU+PENpdGU+PEF1dGhvcj5IZWFsdGggYW5kIFJldGlyZW1lbnQgU3R1ZHk8L0F1dGhv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</w:fldData>
        </w:fldChar>
      </w:r>
      <w:r w:rsidR="00726D03">
        <w:rPr>
          <w:rFonts w:cstheme="minorHAnsi"/>
        </w:rPr>
        <w:instrText xml:space="preserve"> ADDIN EN.CITE </w:instrText>
      </w:r>
      <w:r w:rsidR="00726D03">
        <w:rPr>
          <w:rFonts w:cstheme="minorHAnsi"/>
        </w:rPr>
        <w:fldChar w:fldCharType="begin">
          <w:fldData xml:space="preserve">PEVuZE5vdGU+PENpdGU+PEF1dGhvcj5IZWFsdGggYW5kIFJldGlyZW1lbnQgU3R1ZHk8L0F1dGhv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</w:fldData>
        </w:fldChar>
      </w:r>
      <w:r w:rsidR="00726D03">
        <w:rPr>
          <w:rFonts w:cstheme="minorHAnsi"/>
        </w:rPr>
        <w:instrText xml:space="preserve"> ADDIN EN.CITE.DATA </w:instrText>
      </w:r>
      <w:r w:rsidR="00726D03">
        <w:rPr>
          <w:rFonts w:cstheme="minorHAnsi"/>
        </w:rPr>
      </w:r>
      <w:r w:rsidR="00726D03">
        <w:rPr>
          <w:rFonts w:cstheme="minorHAnsi"/>
        </w:rPr>
        <w:fldChar w:fldCharType="end"/>
      </w:r>
      <w:r>
        <w:rPr>
          <w:rFonts w:cstheme="minorHAnsi"/>
        </w:rPr>
      </w:r>
      <w:r>
        <w:rPr>
          <w:rFonts w:cstheme="minorHAnsi"/>
        </w:rPr>
        <w:fldChar w:fldCharType="separate"/>
      </w:r>
      <w:r>
        <w:rPr>
          <w:rFonts w:cstheme="minorHAnsi"/>
          <w:noProof/>
        </w:rPr>
        <w:t>(Sonnega, Faul et al. 2014, Health and Retirement Study 2017)</w:t>
      </w:r>
      <w:r>
        <w:rPr>
          <w:rFonts w:cstheme="minorHAnsi"/>
        </w:rPr>
        <w:fldChar w:fldCharType="end"/>
      </w:r>
      <w:r>
        <w:rPr>
          <w:rFonts w:cstheme="minorHAnsi"/>
        </w:rPr>
        <w:t xml:space="preserve">. The panel includes adults aged 50 and above, along with their spouses. New cohorts are added every six years </w:t>
      </w:r>
      <w:r>
        <w:rPr>
          <w:rFonts w:cstheme="minorHAnsi"/>
        </w:rPr>
        <w:fldChar w:fldCharType="begin">
          <w:fldData xml:space="preserve">PEVuZE5vdGU+PENpdGU+PEF1dGhvcj5Tb25uZWdhPC9BdXRob3I+PFllYXI+MjAxNDwvWWVhcj48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</w:fldData>
        </w:fldChar>
      </w:r>
      <w:r w:rsidR="00726D03">
        <w:rPr>
          <w:rFonts w:cstheme="minorHAnsi"/>
        </w:rPr>
        <w:instrText xml:space="preserve"> ADDIN EN.CITE </w:instrText>
      </w:r>
      <w:r w:rsidR="00726D03">
        <w:rPr>
          <w:rFonts w:cstheme="minorHAnsi"/>
        </w:rPr>
        <w:fldChar w:fldCharType="begin">
          <w:fldData xml:space="preserve">PEVuZE5vdGU+PENpdGU+PEF1dGhvcj5Tb25uZWdhPC9BdXRob3I+PFllYXI+MjAxNDwvWWVhcj48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</w:fldData>
        </w:fldChar>
      </w:r>
      <w:r w:rsidR="00726D03">
        <w:rPr>
          <w:rFonts w:cstheme="minorHAnsi"/>
        </w:rPr>
        <w:instrText xml:space="preserve"> ADDIN EN.CITE.DATA </w:instrText>
      </w:r>
      <w:r w:rsidR="00726D03">
        <w:rPr>
          <w:rFonts w:cstheme="minorHAnsi"/>
        </w:rPr>
      </w:r>
      <w:r w:rsidR="00726D03">
        <w:rPr>
          <w:rFonts w:cstheme="minorHAnsi"/>
        </w:rPr>
        <w:fldChar w:fldCharType="end"/>
      </w:r>
      <w:r>
        <w:rPr>
          <w:rFonts w:cstheme="minorHAnsi"/>
        </w:rPr>
      </w:r>
      <w:r>
        <w:rPr>
          <w:rFonts w:cstheme="minorHAnsi"/>
        </w:rPr>
        <w:fldChar w:fldCharType="separate"/>
      </w:r>
      <w:r>
        <w:rPr>
          <w:rFonts w:cstheme="minorHAnsi"/>
          <w:noProof/>
        </w:rPr>
        <w:t>(Sonnega, Faul et al. 2014)</w:t>
      </w:r>
      <w:r>
        <w:rPr>
          <w:rFonts w:cstheme="minorHAnsi"/>
        </w:rPr>
        <w:fldChar w:fldCharType="end"/>
      </w:r>
      <w:r>
        <w:rPr>
          <w:rFonts w:cstheme="minorHAnsi"/>
        </w:rPr>
        <w:t>.</w:t>
      </w:r>
      <w:r w:rsidR="005A1462">
        <w:rPr>
          <w:rFonts w:cstheme="minorHAnsi"/>
        </w:rPr>
        <w:t xml:space="preserve"> Response rates are generally between 75.3 to 93.0 percent.</w:t>
      </w:r>
      <w:r>
        <w:rPr>
          <w:rFonts w:cstheme="minorHAnsi"/>
        </w:rPr>
        <w:t xml:space="preserve"> The sampling </w:t>
      </w:r>
      <w:r w:rsidR="005A1462">
        <w:rPr>
          <w:rFonts w:cstheme="minorHAnsi"/>
        </w:rPr>
        <w:t xml:space="preserve">strategy is a multi-stage area probability design based on geographic location and demographic characteristics </w:t>
      </w:r>
      <w:r w:rsidR="005A1462">
        <w:rPr>
          <w:rFonts w:cstheme="minorHAnsi"/>
        </w:rPr>
        <w:fldChar w:fldCharType="begin">
          <w:fldData xml:space="preserve">PEVuZE5vdGU+PENpdGU+PEF1dGhvcj5Tb25uZWdhPC9BdXRob3I+PFllYXI+MjAxNDwvWWVhcj48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</w:fldData>
        </w:fldChar>
      </w:r>
      <w:r w:rsidR="00726D03">
        <w:rPr>
          <w:rFonts w:cstheme="minorHAnsi"/>
        </w:rPr>
        <w:instrText xml:space="preserve"> ADDIN EN.CITE </w:instrText>
      </w:r>
      <w:r w:rsidR="00726D03">
        <w:rPr>
          <w:rFonts w:cstheme="minorHAnsi"/>
        </w:rPr>
        <w:fldChar w:fldCharType="begin">
          <w:fldData xml:space="preserve">PEVuZE5vdGU+PENpdGU+PEF1dGhvcj5Tb25uZWdhPC9BdXRob3I+PFllYXI+MjAxNDwvWWVhcj48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</w:fldData>
        </w:fldChar>
      </w:r>
      <w:r w:rsidR="00726D03">
        <w:rPr>
          <w:rFonts w:cstheme="minorHAnsi"/>
        </w:rPr>
        <w:instrText xml:space="preserve"> ADDIN EN.CITE.DATA </w:instrText>
      </w:r>
      <w:r w:rsidR="00726D03">
        <w:rPr>
          <w:rFonts w:cstheme="minorHAnsi"/>
        </w:rPr>
      </w:r>
      <w:r w:rsidR="00726D03">
        <w:rPr>
          <w:rFonts w:cstheme="minorHAnsi"/>
        </w:rPr>
        <w:fldChar w:fldCharType="end"/>
      </w:r>
      <w:r w:rsidR="005A1462">
        <w:rPr>
          <w:rFonts w:cstheme="minorHAnsi"/>
        </w:rPr>
      </w:r>
      <w:r w:rsidR="005A1462">
        <w:rPr>
          <w:rFonts w:cstheme="minorHAnsi"/>
        </w:rPr>
        <w:fldChar w:fldCharType="separate"/>
      </w:r>
      <w:r w:rsidR="005A1462">
        <w:rPr>
          <w:rFonts w:cstheme="minorHAnsi"/>
          <w:noProof/>
        </w:rPr>
        <w:t>(Sonnega, Faul et al. 2014)</w:t>
      </w:r>
      <w:r w:rsidR="005A1462">
        <w:rPr>
          <w:rFonts w:cstheme="minorHAnsi"/>
        </w:rPr>
        <w:fldChar w:fldCharType="end"/>
      </w:r>
      <w:r w:rsidR="005A1462">
        <w:rPr>
          <w:rFonts w:cstheme="minorHAnsi"/>
        </w:rPr>
        <w:t xml:space="preserve">. </w:t>
      </w:r>
      <w:r>
        <w:rPr>
          <w:rFonts w:cstheme="minorHAnsi"/>
        </w:rPr>
        <w:t>Follow-up surveys are conducted with participants every two years.</w:t>
      </w:r>
      <w:r>
        <w:t xml:space="preserve"> </w:t>
      </w:r>
      <w:r w:rsidR="0029573D">
        <w:t xml:space="preserve">The HRS </w:t>
      </w:r>
      <w:r w:rsidR="009645AA">
        <w:t>is one of the longest-running studies that includes</w:t>
      </w:r>
      <w:r w:rsidR="0029573D">
        <w:t xml:space="preserve"> a suite of questions focusing on disability, functioning, and pain</w:t>
      </w:r>
      <w:r w:rsidR="009645AA">
        <w:t xml:space="preserve"> </w:t>
      </w:r>
      <w:r w:rsidR="009645AA">
        <w:fldChar w:fldCharType="begin"/>
      </w:r>
      <w:r w:rsidR="00726D03">
        <w:instrText xml:space="preserve"> ADDIN EN.CITE &lt;EndNote&gt;&lt;Cite&gt;&lt;Author&gt;Agree&lt;/Author&gt;&lt;Year&gt;2017&lt;/Year&gt;&lt;RecNum&gt;535&lt;/RecNum&gt;&lt;DisplayText&gt;(Agree and Wolf 2017)&lt;/DisplayText&gt;&lt;record&gt;&lt;rec-number&gt;535&lt;/rec-number&gt;&lt;foreign-keys&gt;&lt;key app="EN" db-id="wx2f2r0wp00reoex2wopav0tspvsddf2p0tp" timestamp="1665067132" guid="c1fa435c-d927-4764-ba94-a2c0603c00d5"&gt;535&lt;/key&gt;&lt;/foreign-keys&gt;&lt;ref-type name="Journal Article"&gt;17&lt;/ref-type&gt;&lt;contributors&gt;&lt;authors&gt;&lt;author&gt;Agree, E. M.&lt;/author&gt;&lt;author&gt;Wolf, D. A.&lt;/author&gt;&lt;/authors&gt;&lt;/contributors&gt;&lt;auth-address&gt;Professor of Sociology and Population, Family, and Reproductive Health, Johns Hopkins University, Maryland 21205, Baltimore, MD, USA.&amp;#xD;Gerald B. Cramer Professor of Aging Studies, Maxwell School, Syracuse University, New York, NY, USA.&lt;/auth-address&gt;&lt;titles&gt;&lt;title&gt;Disability Measurement in the Health and Retirement Study&lt;/title&gt;&lt;secondary-title&gt;Forum Health Econ Policy&lt;/secondary-title&gt;&lt;/titles&gt;&lt;periodical&gt;&lt;full-title&gt;Forum Health Econ Policy&lt;/full-title&gt;&lt;/periodical&gt;&lt;volume&gt;21&lt;/volume&gt;&lt;number&gt;1&lt;/number&gt;&lt;edition&gt;2018/09/14&lt;/edition&gt;&lt;keywords&gt;&lt;keyword&gt;*Disability Evaluation&lt;/keyword&gt;&lt;keyword&gt;*Disabled Persons&lt;/keyword&gt;&lt;keyword&gt;Employment&lt;/keyword&gt;&lt;keyword&gt;Health Surveys/*methods&lt;/keyword&gt;&lt;keyword&gt;Humans&lt;/keyword&gt;&lt;keyword&gt;Retirement&lt;/keyword&gt;&lt;keyword&gt;Sick Leave&lt;/keyword&gt;&lt;keyword&gt;*Survey research&lt;/keyword&gt;&lt;keyword&gt;*aging&lt;/keyword&gt;&lt;keyword&gt;*disability&lt;/keyword&gt;&lt;keyword&gt;*retirement&lt;/keyword&gt;&lt;keyword&gt;*work limitations&lt;/keyword&gt;&lt;/keywords&gt;&lt;dates&gt;&lt;year&gt;2017&lt;/year&gt;&lt;pub-dates&gt;&lt;date&gt;Oct 31&lt;/date&gt;&lt;/pub-dates&gt;&lt;/dates&gt;&lt;isbn&gt;1558-9544&lt;/isbn&gt;&lt;accession-num&gt;30210052&lt;/accession-num&gt;&lt;urls&gt;&lt;/urls&gt;&lt;electronic-resource-num&gt;10.1515/fhep-2017-0029&lt;/electronic-resource-num&gt;&lt;remote-database-provider&gt;NLM&lt;/remote-database-provider&gt;&lt;language&gt;eng&lt;/language&gt;&lt;/record&gt;&lt;/Cite&gt;&lt;/EndNote&gt;</w:instrText>
      </w:r>
      <w:r w:rsidR="009645AA">
        <w:fldChar w:fldCharType="separate"/>
      </w:r>
      <w:r w:rsidR="009645AA">
        <w:rPr>
          <w:noProof/>
        </w:rPr>
        <w:t>(Agree and Wolf 2017)</w:t>
      </w:r>
      <w:r w:rsidR="009645AA">
        <w:fldChar w:fldCharType="end"/>
      </w:r>
      <w:r w:rsidR="009645AA">
        <w:t>. This</w:t>
      </w:r>
      <w:r w:rsidR="0029573D">
        <w:t xml:space="preserve"> make</w:t>
      </w:r>
      <w:r w:rsidR="009645AA">
        <w:t>s</w:t>
      </w:r>
      <w:r w:rsidR="0029573D">
        <w:t xml:space="preserve"> it well-suited for answering </w:t>
      </w:r>
      <w:r w:rsidR="009645AA">
        <w:t>the</w:t>
      </w:r>
      <w:r w:rsidR="0029573D">
        <w:t xml:space="preserve"> study question. </w:t>
      </w:r>
      <w:r>
        <w:t>For this analysis, we use HRS data from</w:t>
      </w:r>
      <w:r w:rsidR="00474427">
        <w:t xml:space="preserve"> all waves</w:t>
      </w:r>
      <w:r>
        <w:t xml:space="preserve"> 2002-2018</w:t>
      </w:r>
      <w:r w:rsidR="00474427">
        <w:t>, which includes surveys conducted 2002-2019</w:t>
      </w:r>
      <w:r>
        <w:t>. Although the HRS began in 1992, the first physician must-</w:t>
      </w:r>
      <w:r w:rsidR="00474427">
        <w:t xml:space="preserve">access </w:t>
      </w:r>
      <w:r>
        <w:t xml:space="preserve">PDMP meeting our criteria for inclusion was implemented in 2012. </w:t>
      </w:r>
      <w:r w:rsidR="005A1462">
        <w:t>Beginning in 2002 allows for five waves worth of pre-intervention measurements and avoids the changes made to the survey between 2000 and 2002.</w:t>
      </w:r>
    </w:p>
    <w:p w14:paraId="42A0DA17" w14:textId="11129733" w:rsidR="008D693C" w:rsidRDefault="008D693C" w:rsidP="001A54BF">
      <w:pPr>
        <w:spacing w:line="480" w:lineRule="auto"/>
        <w:ind w:firstLine="720"/>
      </w:pPr>
      <w:r>
        <w:t xml:space="preserve">The independent variable of interest is the presence of a </w:t>
      </w:r>
      <w:r w:rsidR="009645AA">
        <w:t>prescriber</w:t>
      </w:r>
      <w:r>
        <w:t xml:space="preserve"> must-</w:t>
      </w:r>
      <w:r w:rsidR="00963466">
        <w:t>access</w:t>
      </w:r>
      <w:r>
        <w:t xml:space="preserve"> PDMP law. We define these must-</w:t>
      </w:r>
      <w:r w:rsidR="00963466">
        <w:t>access</w:t>
      </w:r>
      <w:r>
        <w:t xml:space="preserve"> PDMP laws as those that require the prescriber to check the PDMP prior to prescribing an initial opioid and at regular intervals thereafter. </w:t>
      </w:r>
      <w:r w:rsidR="00401EC0">
        <w:t>We do not consider laws</w:t>
      </w:r>
      <w:r>
        <w:t xml:space="preserve"> that allow for exceptions for clinician judgement</w:t>
      </w:r>
      <w:r w:rsidR="00401EC0">
        <w:t xml:space="preserve">, established patients, or prescriptions under 30 </w:t>
      </w:r>
      <w:proofErr w:type="spellStart"/>
      <w:r w:rsidR="00401EC0">
        <w:t>days</w:t>
      </w:r>
      <w:proofErr w:type="spellEnd"/>
      <w:r w:rsidR="00401EC0">
        <w:t xml:space="preserve"> supply to be must-</w:t>
      </w:r>
      <w:r w:rsidR="00963466">
        <w:t>access</w:t>
      </w:r>
      <w:r w:rsidR="00401EC0">
        <w:t xml:space="preserve"> laws. </w:t>
      </w:r>
      <w:r w:rsidR="00963466">
        <w:t xml:space="preserve">Furthermore, in a handful of states, the law theoretically went into effect prior to the electronic database system being fully functional, and implementation was effectively delayed (e.g., Pennsylvania). In these cases, we use the date that the system was functional instead of the date the program was intended to begin. </w:t>
      </w:r>
      <w:r w:rsidR="00401EC0">
        <w:t xml:space="preserve">In general, our PDMP law data set is similar to </w:t>
      </w:r>
      <w:r w:rsidR="00963466">
        <w:t>that used by</w:t>
      </w:r>
      <w:r w:rsidR="00401EC0">
        <w:t xml:space="preserve"> Horowitz, Davis et al. and RAND </w:t>
      </w:r>
      <w:r w:rsidR="00401EC0">
        <w:fldChar w:fldCharType="begin"/>
      </w:r>
      <w:r w:rsidR="00726D03">
        <w:instrText xml:space="preserve"> ADDIN EN.CITE &lt;EndNote&gt;&lt;Cite&gt;&lt;Author&gt;Horwitz&lt;/Author&gt;&lt;Year&gt;2021&lt;/Year&gt;&lt;RecNum&gt;528&lt;/RecNum&gt;&lt;DisplayText&gt;(Horwitz, Davis et al. 2021, RAND-USC Schaeffer Opioid Policy Tools and Information Center 2021)&lt;/DisplayText&gt;&lt;record&gt;&lt;rec-number&gt;528&lt;/rec-number&gt;&lt;foreign-keys&gt;&lt;key app="EN" db-id="wx2f2r0wp00reoex2wopav0tspvsddf2p0tp" timestamp="1665067131" guid="6b98f0ed-3bd5-48c1-80af-4f3aee74cd6d"&gt;528&lt;/key&gt;&lt;/foreign-keys&gt;&lt;ref-type name="Journal Article"&gt;17&lt;/ref-type&gt;&lt;contributors&gt;&lt;authors&gt;&lt;author&gt;Horwitz, Jill R.&lt;/author&gt;&lt;author&gt;Davis, Corey&lt;/author&gt;&lt;author&gt;McClelland, Lynn&lt;/author&gt;&lt;author&gt;Fordon, Rebecca&lt;/author&gt;&lt;author&gt;Meara, Ellen&lt;/author&gt;&lt;/authors&gt;&lt;/contributors&gt;&lt;titles&gt;&lt;title&gt;The importance of data source in prescription drug monitoring program research&lt;/title&gt;&lt;secondary-title&gt;Health Services Research&lt;/secondary-title&gt;&lt;/titles&gt;&lt;periodical&gt;&lt;full-title&gt;Health Services Research&lt;/full-title&gt;&lt;/periodical&gt;&lt;pages&gt;268-274&lt;/pages&gt;&lt;volume&gt;56&lt;/volume&gt;&lt;number&gt;2&lt;/number&gt;&lt;dates&gt;&lt;year&gt;2021&lt;/year&gt;&lt;/dates&gt;&lt;isbn&gt;0017-9124&lt;/isbn&gt;&lt;urls&gt;&lt;related-urls&gt;&lt;url&gt;https://onlinelibrary.wiley.com/doi/abs/10.1111/1475-6773.13548&lt;/url&gt;&lt;/related-urls&gt;&lt;/urls&gt;&lt;electronic-resource-num&gt;https://doi.org/10.1111/1475-6773.13548&lt;/electronic-resource-num&gt;&lt;/record&gt;&lt;/Cite&gt;&lt;Cite&gt;&lt;Author&gt;RAND-USC Schaeffer Opioid Policy Tools and Information Center&lt;/Author&gt;&lt;Year&gt;2021&lt;/Year&gt;&lt;RecNum&gt;429&lt;/RecNum&gt;&lt;record&gt;&lt;rec-number&gt;429&lt;/rec-number&gt;&lt;foreign-keys&gt;&lt;key app="EN" db-id="wx2f2r0wp00reoex2wopav0tspvsddf2p0tp" timestamp="1665067128" guid="1bbc22cf-b429-4280-8618-d7ac2c02754b"&gt;429&lt;/key&gt;&lt;/foreign-keys&gt;&lt;ref-type name="Web Page"&gt;12&lt;/ref-type&gt;&lt;contributors&gt;&lt;authors&gt;&lt;author&gt;RAND-USC Schaeffer Opioid Policy Tools and Information Center,&lt;/author&gt;&lt;/authors&gt;&lt;/contributors&gt;&lt;titles&gt;&lt;title&gt;OPTIC-Vetted PDMP Policy Data&lt;/title&gt;&lt;/titles&gt;&lt;number&gt;10/20/21&lt;/number&gt;&lt;dates&gt;&lt;year&gt;2021&lt;/year&gt;&lt;/dates&gt;&lt;urls&gt;&lt;related-urls&gt;&lt;url&gt;https://www.rand.org/health-care/centers/optic/resources/datasets.html&lt;/url&gt;&lt;/related-urls&gt;&lt;/urls&gt;&lt;/record&gt;&lt;/Cite&gt;&lt;/EndNote&gt;</w:instrText>
      </w:r>
      <w:r w:rsidR="00401EC0">
        <w:fldChar w:fldCharType="separate"/>
      </w:r>
      <w:r w:rsidR="00401EC0">
        <w:rPr>
          <w:noProof/>
        </w:rPr>
        <w:t>(Horwitz, Davis et al. 2021, RAND-USC Schaeffer Opioid Policy Tools and Information Center 2021)</w:t>
      </w:r>
      <w:r w:rsidR="00401EC0">
        <w:fldChar w:fldCharType="end"/>
      </w:r>
      <w:r w:rsidR="00401EC0">
        <w:t>. However, some differences exist given the stricter criteria of our must-</w:t>
      </w:r>
      <w:r w:rsidR="00963466">
        <w:t>access</w:t>
      </w:r>
      <w:r w:rsidR="00401EC0">
        <w:t xml:space="preserve"> PDMP definition. </w:t>
      </w:r>
      <w:r w:rsidR="00474427">
        <w:t>During the time period 2002-2019, 33 states implemented a must-access PDMP law (Appendix).</w:t>
      </w:r>
    </w:p>
    <w:p w14:paraId="1182CEEC" w14:textId="77777777" w:rsidR="00474427" w:rsidRDefault="00474427" w:rsidP="001A54BF">
      <w:pPr>
        <w:pStyle w:val="Heading2"/>
        <w:spacing w:line="480" w:lineRule="auto"/>
      </w:pPr>
      <w:r>
        <w:t>Sample</w:t>
      </w:r>
    </w:p>
    <w:p w14:paraId="54BC3A19" w14:textId="65E0806C" w:rsidR="00C472BB" w:rsidRDefault="00657CAA" w:rsidP="001A54BF">
      <w:pPr>
        <w:spacing w:line="480" w:lineRule="auto"/>
        <w:ind w:firstLine="720"/>
      </w:pPr>
      <w:r>
        <w:t xml:space="preserve">Both the full sample and a subsample with </w:t>
      </w:r>
      <w:r w:rsidR="00843EAB">
        <w:t xml:space="preserve">a history of </w:t>
      </w:r>
      <w:r>
        <w:t xml:space="preserve">pain were identified. The full sample includes all responses except for those missing </w:t>
      </w:r>
      <w:r w:rsidR="00AB075D">
        <w:t>a state location or reporting that the respondent was currently residing in a US territory.</w:t>
      </w:r>
      <w:r>
        <w:t xml:space="preserve"> </w:t>
      </w:r>
      <w:r w:rsidR="004A2283">
        <w:t xml:space="preserve">In addition, a subsample of respondents who answered </w:t>
      </w:r>
      <w:r w:rsidR="00843EAB">
        <w:t xml:space="preserve">“yes” to the question </w:t>
      </w:r>
      <w:r w:rsidR="00843EAB">
        <w:t>“</w:t>
      </w:r>
      <w:r w:rsidR="00843EAB" w:rsidRPr="00843EAB">
        <w:t>Are you often troubled with pain?</w:t>
      </w:r>
      <w:r w:rsidR="00843EAB">
        <w:t>”</w:t>
      </w:r>
      <w:r w:rsidR="004A2283">
        <w:t xml:space="preserve"> was identified for</w:t>
      </w:r>
      <w:r w:rsidR="00843EAB">
        <w:t xml:space="preserve"> </w:t>
      </w:r>
      <w:r w:rsidR="004A2283">
        <w:t>three different time periods: the 2008 or 2010 wave, 2010 or 2012 wave, and 2012 or 2014 wave.</w:t>
      </w:r>
    </w:p>
    <w:p w14:paraId="1367E988" w14:textId="4232DEAD" w:rsidR="0093225C" w:rsidRDefault="00474427" w:rsidP="006F532D">
      <w:pPr>
        <w:pStyle w:val="Heading2"/>
      </w:pPr>
      <w:r>
        <w:t>Outcomes</w:t>
      </w:r>
    </w:p>
    <w:p w14:paraId="3CD96E42" w14:textId="21B3BEB5" w:rsidR="000F1AE5" w:rsidRDefault="00474427" w:rsidP="00B11126">
      <w:pPr>
        <w:spacing w:line="480" w:lineRule="auto"/>
        <w:ind w:firstLine="720"/>
      </w:pPr>
      <w:r>
        <w:t>The primary outcome of interest</w:t>
      </w:r>
      <w:r w:rsidR="000F1AE5">
        <w:t xml:space="preserve"> </w:t>
      </w:r>
      <w:r w:rsidR="001A54BF">
        <w:t xml:space="preserve">is </w:t>
      </w:r>
      <w:r w:rsidR="000F1AE5">
        <w:t>frequent pain. Frequent pain was measured using the question “</w:t>
      </w:r>
      <w:r w:rsidR="000F1AE5" w:rsidRPr="000F1AE5">
        <w:t>Are you often troubled with pain</w:t>
      </w:r>
      <w:r w:rsidR="000F1AE5">
        <w:t xml:space="preserve">,” which is a yes/no response question. Several secondary outcomes </w:t>
      </w:r>
      <w:r w:rsidR="001A54BF">
        <w:t xml:space="preserve">will </w:t>
      </w:r>
      <w:r w:rsidR="000F1AE5">
        <w:t xml:space="preserve">also </w:t>
      </w:r>
      <w:r w:rsidR="001A54BF">
        <w:t xml:space="preserve">be </w:t>
      </w:r>
      <w:r w:rsidR="000F1AE5">
        <w:t xml:space="preserve">considered, including </w:t>
      </w:r>
      <w:r w:rsidR="001A54BF">
        <w:t>severe</w:t>
      </w:r>
      <w:r w:rsidR="007D271D">
        <w:t xml:space="preserve"> or disabling</w:t>
      </w:r>
      <w:r w:rsidR="001A54BF">
        <w:t xml:space="preserve"> pain, </w:t>
      </w:r>
      <w:r w:rsidR="007174CA">
        <w:t xml:space="preserve">a count of functional limitations, </w:t>
      </w:r>
      <w:r w:rsidR="001A54BF">
        <w:t>and difficulty finding a clinician</w:t>
      </w:r>
      <w:r w:rsidR="007174CA">
        <w:t>.</w:t>
      </w:r>
      <w:r w:rsidR="007D271D">
        <w:t xml:space="preserve"> Respondents who answer yes to the troubled with pain question are asked follow-up questions, and the severe or disabling pain measure is derived from these follow up questions</w:t>
      </w:r>
      <w:r w:rsidR="007D271D">
        <w:t>.</w:t>
      </w:r>
      <w:r w:rsidR="001A54BF">
        <w:t xml:space="preserve"> </w:t>
      </w:r>
      <w:r w:rsidR="007D271D">
        <w:t>If an individual chooses</w:t>
      </w:r>
      <w:r w:rsidR="007D271D">
        <w:t xml:space="preserve"> “moderate” or “severe” </w:t>
      </w:r>
      <w:r w:rsidR="007D271D">
        <w:t>for</w:t>
      </w:r>
      <w:r w:rsidR="007D271D">
        <w:t xml:space="preserve"> </w:t>
      </w:r>
      <w:r w:rsidR="007D271D">
        <w:t>“</w:t>
      </w:r>
      <w:r w:rsidR="007D271D">
        <w:t>How bad is the pain most of the</w:t>
      </w:r>
      <w:r w:rsidR="007D271D">
        <w:t xml:space="preserve"> time?” or responds yes to “Does the pain make it difficult for you to do your usual activities such as household chores or work</w:t>
      </w:r>
      <w:r w:rsidR="007D271D">
        <w:t xml:space="preserve">,” the individual is considered to have severe or disabling pain </w:t>
      </w:r>
      <w:r w:rsidR="007D271D">
        <w:fldChar w:fldCharType="begin">
          <w:fldData xml:space="preserve">PEVuZE5vdGU+PENpdGU+PEF1dGhvcj5MaTwvQXV0aG9yPjxZZWFyPjIwMjE8L1llYXI+PFJlY051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</w:fldData>
        </w:fldChar>
      </w:r>
      <w:r w:rsidR="007D271D">
        <w:instrText xml:space="preserve"> ADDIN EN.CITE </w:instrText>
      </w:r>
      <w:r w:rsidR="007D271D">
        <w:fldChar w:fldCharType="begin">
          <w:fldData xml:space="preserve">PEVuZE5vdGU+PENpdGU+PEF1dGhvcj5MaTwvQXV0aG9yPjxZZWFyPjIwMjE8L1llYXI+PFJlY051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</w:fldData>
        </w:fldChar>
      </w:r>
      <w:r w:rsidR="007D271D">
        <w:instrText xml:space="preserve"> ADDIN EN.CITE.DATA </w:instrText>
      </w:r>
      <w:r w:rsidR="007D271D">
        <w:fldChar w:fldCharType="end"/>
      </w:r>
      <w:r w:rsidR="007D271D">
        <w:fldChar w:fldCharType="separate"/>
      </w:r>
      <w:r w:rsidR="007D271D">
        <w:rPr>
          <w:noProof/>
        </w:rPr>
        <w:t>(Li, Dworkin et al. 2021)</w:t>
      </w:r>
      <w:r w:rsidR="007D271D">
        <w:fldChar w:fldCharType="end"/>
      </w:r>
      <w:r w:rsidR="007D271D">
        <w:t xml:space="preserve">. </w:t>
      </w:r>
      <w:r w:rsidR="009111C2">
        <w:t>The count of functional limitations</w:t>
      </w:r>
      <w:r w:rsidR="00ED003B">
        <w:t xml:space="preserve"> </w:t>
      </w:r>
      <w:r w:rsidR="006F2F3A">
        <w:t>is</w:t>
      </w:r>
      <w:r w:rsidR="00ED003B">
        <w:t xml:space="preserve"> based on the HRS question </w:t>
      </w:r>
      <w:r w:rsidR="00ED003B" w:rsidRPr="00ED003B">
        <w:t>G013</w:t>
      </w:r>
      <w:r w:rsidR="00ED003B">
        <w:t>, which summarizes responses to a set of activity limitation questions, such as ability to job a mile and ability to climb a set of stairs.</w:t>
      </w:r>
    </w:p>
    <w:p w14:paraId="725DDD15" w14:textId="41876305" w:rsidR="00FA3A37" w:rsidRPr="0093225C" w:rsidRDefault="007174CA" w:rsidP="009F2574">
      <w:pPr>
        <w:spacing w:line="480" w:lineRule="auto"/>
        <w:ind w:firstLine="720"/>
      </w:pPr>
      <w:r>
        <w:t xml:space="preserve">Opioid use represents an important mechanism in this study. However, questions </w:t>
      </w:r>
      <w:r w:rsidR="00576170">
        <w:t>specific to</w:t>
      </w:r>
      <w:r w:rsidR="00576170">
        <w:t xml:space="preserve"> </w:t>
      </w:r>
      <w:r>
        <w:t xml:space="preserve">pain medication were only introduced in the 2016 survey wave. </w:t>
      </w:r>
      <w:r w:rsidR="00576170">
        <w:t>Prior to 2016, two potentially relevant medication questions were asked: “</w:t>
      </w:r>
      <w:r w:rsidR="00576170" w:rsidRPr="00576170">
        <w:t>Do you regularly take prescription medications?</w:t>
      </w:r>
      <w:r w:rsidR="00576170">
        <w:t>” and “[</w:t>
      </w:r>
      <w:r w:rsidR="00576170">
        <w:t xml:space="preserve">Do you regularly take prescription medications </w:t>
      </w:r>
      <w:r w:rsidR="00E7730B">
        <w:t>…</w:t>
      </w:r>
      <w:r w:rsidR="00576170">
        <w:t>]</w:t>
      </w:r>
      <w:r w:rsidR="00576170">
        <w:t xml:space="preserve"> For pain in your joints or muscles</w:t>
      </w:r>
      <w:r w:rsidR="00576170" w:rsidRPr="009F2574">
        <w:t>?</w:t>
      </w:r>
      <w:r w:rsidR="00576170" w:rsidRPr="006F532D">
        <w:t xml:space="preserve">” Another potential mechanism is an unwillingness of clinicians to take on pain patients. </w:t>
      </w:r>
      <w:r w:rsidR="00704169" w:rsidRPr="006F532D">
        <w:t>One question on the HRS captures this mechanism: “</w:t>
      </w:r>
      <w:r w:rsidR="00704169">
        <w:t>In the last two years</w:t>
      </w:r>
      <w:r w:rsidR="00704169">
        <w:t>,</w:t>
      </w:r>
      <w:r w:rsidR="00704169">
        <w:t xml:space="preserve"> did you</w:t>
      </w:r>
      <w:r w:rsidR="00704169">
        <w:t xml:space="preserve"> </w:t>
      </w:r>
      <w:r w:rsidR="00704169">
        <w:t>have any trouble finding a general doctor or provider who would see you</w:t>
      </w:r>
      <w:r w:rsidR="00704169">
        <w:t>?” These three questions will be analyzed as potential mechanisms.</w:t>
      </w:r>
    </w:p>
    <w:p w14:paraId="2D2387B1" w14:textId="77777777" w:rsidR="00C62B45" w:rsidRPr="00C62B45" w:rsidRDefault="00C62B45" w:rsidP="001A54BF">
      <w:pPr>
        <w:pStyle w:val="Heading2"/>
        <w:spacing w:line="480" w:lineRule="auto"/>
      </w:pPr>
      <w:r>
        <w:t>Empirical Approach</w:t>
      </w:r>
    </w:p>
    <w:p w14:paraId="433CDDE5" w14:textId="5E980F7F" w:rsidR="00DE61FF" w:rsidRDefault="00B92FF8" w:rsidP="001A54BF">
      <w:pPr>
        <w:spacing w:line="480" w:lineRule="auto"/>
      </w:pPr>
      <w:r>
        <w:tab/>
      </w:r>
      <w:r w:rsidR="003A06EA">
        <w:t>Our empirical approach begins with a classic difference-in-difference two-way fixed effects model</w:t>
      </w:r>
      <w:r w:rsidR="00DE61FF">
        <w:t>:</w:t>
      </w:r>
    </w:p>
    <w:p w14:paraId="1AFAAC42" w14:textId="4A35FF4C" w:rsidR="00DE61FF" w:rsidRPr="00866B06" w:rsidRDefault="007D37C4" w:rsidP="001A54BF">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dm</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r>
            <m:rPr>
              <m:sty m:val="bi"/>
            </m:rPr>
            <w:rPr>
              <w:rFonts w:ascii="Cambria Math" w:hAnsi="Cambria Math"/>
            </w:rPr>
            <m:t>state</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it</m:t>
              </m:r>
            </m:sub>
          </m:sSub>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3</m:t>
              </m:r>
            </m:sub>
          </m:sSub>
          <m:r>
            <m:rPr>
              <m:sty m:val="bi"/>
            </m:rPr>
            <w:rPr>
              <w:rFonts w:ascii="Cambria Math" w:hAnsi="Cambria Math"/>
            </w:rPr>
            <m:t>+year</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it</m:t>
              </m:r>
            </m:sub>
          </m:sSub>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6B12BC5C" w14:textId="465D8193" w:rsidR="003A06EA" w:rsidRDefault="00866B06" w:rsidP="001A54BF">
      <w:pPr>
        <w:spacing w:line="480" w:lineRule="auto"/>
      </w:pPr>
      <w:r>
        <w:t xml:space="preserve">Where </w:t>
      </w:r>
      <w:proofErr w:type="spellStart"/>
      <w:r>
        <w:rPr>
          <w:i/>
        </w:rPr>
        <w:t>pdmp</w:t>
      </w:r>
      <w:r>
        <w:rPr>
          <w:i/>
          <w:vertAlign w:val="subscript"/>
        </w:rPr>
        <w:t>it</w:t>
      </w:r>
      <w:proofErr w:type="spellEnd"/>
      <w:r>
        <w:t xml:space="preserve"> is a binary indicator equal to 1 if the respondent lives in a state with a must-access PDMP and the interview was conducted after the PDMP implementation date, and </w:t>
      </w:r>
      <w:proofErr w:type="spellStart"/>
      <w:r>
        <w:rPr>
          <w:b/>
        </w:rPr>
        <w:t>X</w:t>
      </w:r>
      <w:r>
        <w:rPr>
          <w:b/>
          <w:vertAlign w:val="subscript"/>
        </w:rPr>
        <w:t>it</w:t>
      </w:r>
      <w:proofErr w:type="spellEnd"/>
      <w:r>
        <w:t xml:space="preserve"> represents a vector of control variables for individual </w:t>
      </w:r>
      <w:proofErr w:type="spellStart"/>
      <w:r>
        <w:rPr>
          <w:i/>
        </w:rPr>
        <w:t>i</w:t>
      </w:r>
      <w:proofErr w:type="spellEnd"/>
      <w:r>
        <w:rPr>
          <w:i/>
        </w:rPr>
        <w:t xml:space="preserve"> </w:t>
      </w:r>
      <w:r>
        <w:t xml:space="preserve">at time </w:t>
      </w:r>
      <w:r>
        <w:rPr>
          <w:i/>
        </w:rPr>
        <w:t>t.</w:t>
      </w:r>
      <w:r w:rsidR="00CA7BA7">
        <w:rPr>
          <w:i/>
        </w:rPr>
        <w:t xml:space="preserve"> </w:t>
      </w:r>
      <w:r w:rsidR="00621DC2">
        <w:t xml:space="preserve">Linear probability models are employed for the binary outcomes. </w:t>
      </w:r>
      <w:r w:rsidR="00CA7BA7">
        <w:t>Standard errors were clustered at the state level.</w:t>
      </w:r>
      <w:r w:rsidR="003A06EA">
        <w:t xml:space="preserve"> </w:t>
      </w:r>
      <w:r w:rsidR="00621DC2">
        <w:t>As a sensitivity check, this model was also run with respondent-level fixed effects i</w:t>
      </w:r>
      <w:r w:rsidR="00621DC2">
        <w:t xml:space="preserve">n place of the state-level fixed effects. </w:t>
      </w:r>
      <w:r w:rsidR="003A06EA">
        <w:t xml:space="preserve">A key identifying assumption of the difference-in-difference approach is that the treated and untreated units have parallel trends prior treatment. </w:t>
      </w:r>
      <w:r w:rsidR="009C638D">
        <w:t xml:space="preserve">As a check on this assumption, event study models were run and reviewed. </w:t>
      </w:r>
    </w:p>
    <w:p w14:paraId="282499E8" w14:textId="375F1096" w:rsidR="0081405E" w:rsidRDefault="003A06EA" w:rsidP="001A54BF">
      <w:pPr>
        <w:spacing w:line="480" w:lineRule="auto"/>
      </w:pPr>
      <w:r>
        <w:tab/>
      </w:r>
      <w:r>
        <w:t>Recent literature on two-way fixed effects models for difference-in-difference analysis has identified several</w:t>
      </w:r>
      <w:r>
        <w:t xml:space="preserve"> weakness</w:t>
      </w:r>
      <w:r>
        <w:t>es</w:t>
      </w:r>
      <w:r>
        <w:t xml:space="preserve"> of the </w:t>
      </w:r>
      <w:r>
        <w:t xml:space="preserve">method, including </w:t>
      </w:r>
      <w:r>
        <w:t xml:space="preserve">unpredictable results in the presence of </w:t>
      </w:r>
      <w:r>
        <w:t>heterogen</w:t>
      </w:r>
      <w:r>
        <w:t>eity across treated units</w:t>
      </w:r>
      <w:r>
        <w:t xml:space="preserve"> and negative weights stemming from so-called “forbidden comparisons” </w:t>
      </w:r>
      <w:r>
        <w:fldChar w:fldCharType="begin"/>
      </w:r>
      <w:r w:rsidR="0081405E">
        <w:instrText xml:space="preserve"> ADDIN EN.CITE &lt;EndNote&gt;&lt;Cite&gt;&lt;Author&gt;Roth&lt;/Author&gt;&lt;Year&gt;2022&lt;/Year&gt;&lt;RecNum&gt;698&lt;/RecNum&gt;&lt;DisplayText&gt;(Roth, Sant&amp;apos;Anna et al. 2022)&lt;/DisplayText&gt;&lt;record&gt;&lt;rec-number&gt;698&lt;/rec-number&gt;&lt;foreign-keys&gt;&lt;key app="EN" db-id="wx2f2r0wp00reoex2wopav0tspvsddf2p0tp" timestamp="1670872987" guid="663f30a0-6381-4226-ad5b-ea4ad5cc9524"&gt;698&lt;/key&gt;&lt;/foreign-keys&gt;&lt;ref-type name="Journal Article"&gt;17&lt;/ref-type&gt;&lt;contributors&gt;&lt;authors&gt;&lt;author&gt;Roth, Jonathan&lt;/author&gt;&lt;author&gt;Sant&amp;apos;Anna, Pedro H. C.&lt;/author&gt;&lt;author&gt;Bilinski, Alyssa &lt;/author&gt;&lt;author&gt;Poe, John&lt;/author&gt;&lt;/authors&gt;&lt;/contributors&gt;&lt;titles&gt;&lt;title&gt;What&amp;apos;s Trending in Difference-in-Differences? A Synthesis of the Recent Econometrics Literature&lt;/title&gt;&lt;/titles&gt;&lt;dates&gt;&lt;year&gt;2022&lt;/year&gt;&lt;/dates&gt;&lt;publisher&gt;arXIV&lt;/publisher&gt;&lt;urls&gt;&lt;related-urls&gt;&lt;url&gt;https://arxiv.org/abs/2201.01194&lt;/url&gt;&lt;/related-urls&gt;&lt;/urls&gt;&lt;/record&gt;&lt;/Cite&gt;&lt;/EndNote&gt;</w:instrText>
      </w:r>
      <w:r>
        <w:fldChar w:fldCharType="separate"/>
      </w:r>
      <w:r>
        <w:rPr>
          <w:noProof/>
        </w:rPr>
        <w:t>(Roth, Sant'Anna et al. 2022)</w:t>
      </w:r>
      <w:r>
        <w:fldChar w:fldCharType="end"/>
      </w:r>
      <w:r w:rsidR="009C638D">
        <w:t xml:space="preserve">. </w:t>
      </w:r>
      <w:r w:rsidR="009C638D">
        <w:t xml:space="preserve">We employed several methods to explore these potential issues. First, </w:t>
      </w:r>
      <w:r w:rsidR="009C638D">
        <w:t xml:space="preserve">we ran separate </w:t>
      </w:r>
      <w:r w:rsidR="009C638D">
        <w:t xml:space="preserve">event study </w:t>
      </w:r>
      <w:r w:rsidR="009C638D">
        <w:t xml:space="preserve">regressions for </w:t>
      </w:r>
      <w:r w:rsidR="009C638D">
        <w:t xml:space="preserve">each of our three treatment cohorts. </w:t>
      </w:r>
      <w:r w:rsidR="009C638D">
        <w:t>T</w:t>
      </w:r>
      <w:r w:rsidR="009C638D">
        <w:t xml:space="preserve">reated states were grouped </w:t>
      </w:r>
      <w:r w:rsidR="009C638D">
        <w:t xml:space="preserve">into cohorts </w:t>
      </w:r>
      <w:r w:rsidR="009C638D">
        <w:t xml:space="preserve">by the survey wave during which they implemented </w:t>
      </w:r>
      <w:r w:rsidR="009C638D">
        <w:t xml:space="preserve">their must-access PDMP. This yielded three cohorts: 2012-2013 adopters, 2014-2015 adopters, and 2016-2017 adopters. </w:t>
      </w:r>
      <w:r w:rsidR="009C638D">
        <w:t xml:space="preserve">For each of these cohorts, the comparison group was limited to never-adopters. As a sensitivity check, </w:t>
      </w:r>
      <w:r w:rsidR="009C638D">
        <w:t xml:space="preserve">post-study period </w:t>
      </w:r>
      <w:r w:rsidR="009C638D">
        <w:t>late-adopters (i.e.</w:t>
      </w:r>
      <w:r w:rsidR="009C638D">
        <w:t>, states implementing a policy in 2020 or later</w:t>
      </w:r>
      <w:r w:rsidR="009C638D">
        <w:t>)</w:t>
      </w:r>
      <w:r w:rsidR="009C638D">
        <w:t xml:space="preserve"> were added to the comparison group. </w:t>
      </w:r>
      <w:r w:rsidR="0081405E">
        <w:t>While this a</w:t>
      </w:r>
      <w:r w:rsidR="009C638D">
        <w:t xml:space="preserve">pproach </w:t>
      </w:r>
      <w:r w:rsidR="009C638D">
        <w:t xml:space="preserve">allows for </w:t>
      </w:r>
      <w:r w:rsidR="0081405E">
        <w:t xml:space="preserve">heterogeneity </w:t>
      </w:r>
      <w:r w:rsidR="0081405E">
        <w:t>across treatment cohorts and ensures that the treatment effect estimates are limited to comparisons between treated</w:t>
      </w:r>
      <w:r w:rsidR="0081405E">
        <w:t xml:space="preserve"> and never-treated groups</w:t>
      </w:r>
      <w:r w:rsidR="0081405E">
        <w:t>, it does not produce aggregated estimates</w:t>
      </w:r>
      <w:r w:rsidR="0081405E">
        <w:t xml:space="preserve">. </w:t>
      </w:r>
      <w:r w:rsidR="0081405E">
        <w:t xml:space="preserve">Thus, we also </w:t>
      </w:r>
      <w:r w:rsidR="004A2283">
        <w:t>aggregated</w:t>
      </w:r>
      <w:r w:rsidR="0081405E">
        <w:t xml:space="preserve"> event studies using the Sun and Abraham </w:t>
      </w:r>
      <w:r w:rsidR="0081405E">
        <w:fldChar w:fldCharType="begin"/>
      </w:r>
      <w:r w:rsidR="0081405E">
        <w:instrText xml:space="preserve"> ADDIN EN.CITE &lt;EndNote&gt;&lt;Cite&gt;&lt;Author&gt;Sun&lt;/Author&gt;&lt;Year&gt;2021&lt;/Year&gt;&lt;RecNum&gt;696&lt;/RecNum&gt;&lt;DisplayText&gt;(Sun and Abraham 2021)&lt;/DisplayText&gt;&lt;record&gt;&lt;rec-number&gt;696&lt;/rec-number&gt;&lt;foreign-keys&gt;&lt;key app="EN" db-id="wx2f2r0wp00reoex2wopav0tspvsddf2p0tp" timestamp="1670537263" guid="bcab5d1c-1c4d-49c9-bef0-6eb8561fe9ec"&gt;696&lt;/key&gt;&lt;/foreign-keys&gt;&lt;ref-type name="Journal Article"&gt;17&lt;/ref-type&gt;&lt;contributors&gt;&lt;authors&gt;&lt;author&gt;Sun, Liyang&lt;/author&gt;&lt;author&gt;Abraham, Sarah&lt;/author&gt;&lt;/authors&gt;&lt;/contributors&gt;&lt;titles&gt;&lt;title&gt;Estimating dynamic treatment effects in event studies with heterogeneous treatment effects&lt;/title&gt;&lt;secondary-title&gt;Journal of Econometrics&lt;/secondary-title&gt;&lt;/titles&gt;&lt;periodical&gt;&lt;full-title&gt;Journal of Econometrics&lt;/full-title&gt;&lt;/periodical&gt;&lt;pages&gt;175-199&lt;/pages&gt;&lt;volume&gt;225&lt;/volume&gt;&lt;number&gt;2&lt;/number&gt;&lt;keywords&gt;&lt;keyword&gt;Difference-in-differences&lt;/keyword&gt;&lt;keyword&gt;Two-way fixed effects&lt;/keyword&gt;&lt;keyword&gt;Pretrend test&lt;/keyword&gt;&lt;/keywords&gt;&lt;dates&gt;&lt;year&gt;2021&lt;/year&gt;&lt;pub-dates&gt;&lt;date&gt;2021/12/01/&lt;/date&gt;&lt;/pub-dates&gt;&lt;/dates&gt;&lt;isbn&gt;0304-4076&lt;/isbn&gt;&lt;urls&gt;&lt;related-urls&gt;&lt;url&gt;https://www.sciencedirect.com/science/article/pii/S030440762030378X&lt;/url&gt;&lt;/related-urls&gt;&lt;/urls&gt;&lt;electronic-resource-num&gt;https://doi.org/10.1016/j.jeconom.2020.09.006&lt;/electronic-resource-num&gt;&lt;/record&gt;&lt;/Cite&gt;&lt;/EndNote&gt;</w:instrText>
      </w:r>
      <w:r w:rsidR="0081405E">
        <w:fldChar w:fldCharType="separate"/>
      </w:r>
      <w:r w:rsidR="0081405E">
        <w:rPr>
          <w:noProof/>
        </w:rPr>
        <w:t>(Sun and Abraham 2021)</w:t>
      </w:r>
      <w:r w:rsidR="0081405E">
        <w:fldChar w:fldCharType="end"/>
      </w:r>
      <w:r w:rsidR="0081405E">
        <w:t xml:space="preserve"> and Callaway and </w:t>
      </w:r>
      <w:proofErr w:type="spellStart"/>
      <w:r w:rsidR="0081405E">
        <w:t>Sant’Anna</w:t>
      </w:r>
      <w:proofErr w:type="spellEnd"/>
      <w:r w:rsidR="0081405E">
        <w:t xml:space="preserve"> </w:t>
      </w:r>
      <w:r w:rsidR="0081405E">
        <w:fldChar w:fldCharType="begin"/>
      </w:r>
      <w:r w:rsidR="0081405E">
        <w:instrText xml:space="preserve"> ADDIN EN.CITE &lt;EndNote&gt;&lt;Cite&gt;&lt;Author&gt;Callaway&lt;/Author&gt;&lt;Year&gt;2021&lt;/Year&gt;&lt;RecNum&gt;697&lt;/RecNum&gt;&lt;DisplayText&gt;(Callaway and Sant’Anna 2021)&lt;/DisplayText&gt;&lt;record&gt;&lt;rec-number&gt;697&lt;/rec-number&gt;&lt;foreign-keys&gt;&lt;key app="EN" db-id="wx2f2r0wp00reoex2wopav0tspvsddf2p0tp" timestamp="1670537402" guid="89cd1043-f428-422a-ac4d-4106834b62da"&gt;697&lt;/key&gt;&lt;/foreign-keys&gt;&lt;ref-type name="Journal Article"&gt;17&lt;/ref-type&gt;&lt;contributors&gt;&lt;authors&gt;&lt;author&gt;Callaway, Brantly&lt;/author&gt;&lt;author&gt;Sant’Anna, Pedro H. C.&lt;/author&gt;&lt;/authors&gt;&lt;/contributors&gt;&lt;titles&gt;&lt;title&gt;Difference-in-Differences with multiple time periods&lt;/title&gt;&lt;secondary-title&gt;Journal of Econometrics&lt;/secondary-title&gt;&lt;/titles&gt;&lt;periodical&gt;&lt;full-title&gt;Journal of Econometrics&lt;/full-title&gt;&lt;/periodical&gt;&lt;pages&gt;200-230&lt;/pages&gt;&lt;volume&gt;225&lt;/volume&gt;&lt;number&gt;2&lt;/number&gt;&lt;keywords&gt;&lt;keyword&gt;Difference-in-Differences&lt;/keyword&gt;&lt;keyword&gt;Dynamic treatment effects&lt;/keyword&gt;&lt;keyword&gt;Doubly robust&lt;/keyword&gt;&lt;keyword&gt;Event study&lt;/keyword&gt;&lt;keyword&gt;Variation in treatment timing&lt;/keyword&gt;&lt;keyword&gt;Treatment effect heterogeneity&lt;/keyword&gt;&lt;keyword&gt;Semi-parametric&lt;/keyword&gt;&lt;/keywords&gt;&lt;dates&gt;&lt;year&gt;2021&lt;/year&gt;&lt;pub-dates&gt;&lt;date&gt;2021/12/01/&lt;/date&gt;&lt;/pub-dates&gt;&lt;/dates&gt;&lt;isbn&gt;0304-4076&lt;/isbn&gt;&lt;urls&gt;&lt;related-urls&gt;&lt;url&gt;https://www.sciencedirect.com/science/article/pii/S0304407620303948&lt;/url&gt;&lt;/related-urls&gt;&lt;/urls&gt;&lt;electronic-resource-num&gt;https://doi.org/10.1016/j.jeconom.2020.12.001&lt;/electronic-resource-num&gt;&lt;/record&gt;&lt;/Cite&gt;&lt;/EndNote&gt;</w:instrText>
      </w:r>
      <w:r w:rsidR="0081405E">
        <w:fldChar w:fldCharType="separate"/>
      </w:r>
      <w:r w:rsidR="0081405E">
        <w:rPr>
          <w:noProof/>
        </w:rPr>
        <w:t>(Callaway and Sant’Anna 2021)</w:t>
      </w:r>
      <w:r w:rsidR="0081405E">
        <w:fldChar w:fldCharType="end"/>
      </w:r>
      <w:r w:rsidR="0081405E">
        <w:t xml:space="preserve"> </w:t>
      </w:r>
      <w:r w:rsidR="004A2283">
        <w:t>approaches</w:t>
      </w:r>
      <w:r w:rsidR="0081405E">
        <w:t xml:space="preserve">. </w:t>
      </w:r>
    </w:p>
    <w:p w14:paraId="578B5101" w14:textId="41D1C1B2" w:rsidR="0081405E" w:rsidRPr="00CA7BA7" w:rsidRDefault="00C91149" w:rsidP="001A54BF">
      <w:pPr>
        <w:spacing w:line="480" w:lineRule="auto"/>
        <w:ind w:firstLine="720"/>
      </w:pPr>
      <w:r>
        <w:t>T</w:t>
      </w:r>
      <w:r>
        <w:t xml:space="preserve">he HRS is conducted in two-year waves, </w:t>
      </w:r>
      <w:r>
        <w:t xml:space="preserve">with </w:t>
      </w:r>
      <w:r>
        <w:t>the majority of</w:t>
      </w:r>
      <w:r>
        <w:t xml:space="preserve"> interviews taking place during even years. </w:t>
      </w:r>
      <w:r>
        <w:t xml:space="preserve">Given the nature of this </w:t>
      </w:r>
      <w:proofErr w:type="gramStart"/>
      <w:r>
        <w:t>two year</w:t>
      </w:r>
      <w:proofErr w:type="gramEnd"/>
      <w:r>
        <w:t xml:space="preserve"> cycle, we tested two approaches for counting policy time</w:t>
      </w:r>
      <w:r>
        <w:t xml:space="preserve">: survey waves and </w:t>
      </w:r>
      <w:r>
        <w:t>calendar time</w:t>
      </w:r>
      <w:r>
        <w:t xml:space="preserve">. </w:t>
      </w:r>
      <w:r>
        <w:t>For the surv</w:t>
      </w:r>
      <w:r>
        <w:t xml:space="preserve">ey wave counting approach, all interviews and policies were assigned to a survey wave, </w:t>
      </w:r>
      <w:r>
        <w:t xml:space="preserve">and interviews </w:t>
      </w:r>
      <w:r w:rsidR="004926CD">
        <w:t xml:space="preserve">in treated states </w:t>
      </w:r>
      <w:r>
        <w:t xml:space="preserve">taking place during the same wave as policy implementation were assigned </w:t>
      </w:r>
      <w:r w:rsidRPr="006F532D">
        <w:rPr>
          <w:i/>
        </w:rPr>
        <w:t>t=0</w:t>
      </w:r>
      <w:r>
        <w:t>.</w:t>
      </w:r>
      <w:r w:rsidR="004926CD">
        <w:t xml:space="preserve"> A drawback of this approach is that the t=0 period does not have a clean interpretation, since the interview may have taken place either</w:t>
      </w:r>
      <w:r w:rsidR="004926CD">
        <w:t xml:space="preserve"> shortly</w:t>
      </w:r>
      <w:r w:rsidR="004926CD">
        <w:t xml:space="preserve"> before or after the policy </w:t>
      </w:r>
      <w:r w:rsidR="004926CD">
        <w:t xml:space="preserve">implementation. However, </w:t>
      </w:r>
      <w:r w:rsidR="004926CD">
        <w:t>since</w:t>
      </w:r>
      <w:r w:rsidR="004926CD">
        <w:t xml:space="preserve"> </w:t>
      </w:r>
      <w:r w:rsidR="004926CD">
        <w:t>prior research has shown some anticipatory effects of the must-access PDMP policies</w:t>
      </w:r>
      <w:r w:rsidR="004926CD">
        <w:t xml:space="preserve"> </w:t>
      </w:r>
      <w:r w:rsidR="004926CD">
        <w:fldChar w:fldCharType="begin"/>
      </w:r>
      <w:r w:rsidR="004926CD">
        <w:instrText xml:space="preserve"> ADDIN EN.CITE &lt;EndNote&gt;&lt;Cite&gt;&lt;Author&gt;Buchmueller&lt;/Author&gt;&lt;Year&gt;2018&lt;/Year&gt;&lt;RecNum&gt;526&lt;/RecNum&gt;&lt;DisplayText&gt;(Buchmueller and Carey 2018)&lt;/DisplayText&gt;&lt;record&gt;&lt;rec-number&gt;526&lt;/rec-number&gt;&lt;foreign-keys&gt;&lt;key app="EN" db-id="wx2f2r0wp00reoex2wopav0tspvsddf2p0tp" timestamp="1665067131" guid="45a477c2-dfe5-425e-acf6-cf8df28de582"&gt;526&lt;/key&gt;&lt;/foreign-keys&gt;&lt;ref-type name="Journal Article"&gt;17&lt;/ref-type&gt;&lt;contributors&gt;&lt;authors&gt;&lt;author&gt;Buchmueller, Thomas C.&lt;/author&gt;&lt;author&gt;Carey, Colleen&lt;/author&gt;&lt;/authors&gt;&lt;/contributors&gt;&lt;titles&gt;&lt;title&gt;The Effect of Prescription Drug Monitoring Programs on Opioid Utilization in Medicare&lt;/title&gt;&lt;secondary-title&gt;American Economic Journal: Economic Policy&lt;/secondary-title&gt;&lt;/titles&gt;&lt;periodical&gt;&lt;full-title&gt;American Economic Journal: Economic Policy&lt;/full-title&gt;&lt;/periodical&gt;&lt;pages&gt;77-112&lt;/pages&gt;&lt;volume&gt;10&lt;/volume&gt;&lt;number&gt;1&lt;/number&gt;&lt;dates&gt;&lt;year&gt;2018&lt;/year&gt;&lt;/dates&gt;&lt;urls&gt;&lt;related-urls&gt;&lt;url&gt;https://www.aeaweb.org/articles?id=10.1257/pol.20160094&lt;/url&gt;&lt;/related-urls&gt;&lt;/urls&gt;&lt;electronic-resource-num&gt;10.1257/pol.20160094&lt;/electronic-resource-num&gt;&lt;/record&gt;&lt;/Cite&gt;&lt;/EndNote&gt;</w:instrText>
      </w:r>
      <w:r w:rsidR="004926CD">
        <w:fldChar w:fldCharType="separate"/>
      </w:r>
      <w:r w:rsidR="004926CD">
        <w:rPr>
          <w:noProof/>
        </w:rPr>
        <w:t>(Buchmueller and Carey 2018)</w:t>
      </w:r>
      <w:r w:rsidR="004926CD">
        <w:fldChar w:fldCharType="end"/>
      </w:r>
      <w:r w:rsidR="004926CD">
        <w:t xml:space="preserve">, </w:t>
      </w:r>
      <w:r w:rsidR="004926CD">
        <w:t xml:space="preserve">this grouping may </w:t>
      </w:r>
      <w:r w:rsidR="004926CD">
        <w:t>be appropriate.</w:t>
      </w:r>
      <w:r w:rsidR="00A22553">
        <w:t xml:space="preserve"> The second approach </w:t>
      </w:r>
      <w:r w:rsidR="00A22553">
        <w:t>counts time in two-year increments relative to the actual date of interview</w:t>
      </w:r>
      <w:r w:rsidR="00A22553">
        <w:t xml:space="preserve">. In treatment states, </w:t>
      </w:r>
      <w:r w:rsidR="00A22553">
        <w:rPr>
          <w:i/>
        </w:rPr>
        <w:t>t=0</w:t>
      </w:r>
      <w:r w:rsidR="00A22553">
        <w:t xml:space="preserve"> if the </w:t>
      </w:r>
      <w:r w:rsidR="00A22553">
        <w:t xml:space="preserve">interview takes place in the two years following </w:t>
      </w:r>
      <w:r w:rsidR="00A22553">
        <w:t xml:space="preserve">the policy implementation. In all specifications, interviews in </w:t>
      </w:r>
      <w:r w:rsidR="0081405E">
        <w:t xml:space="preserve">never-implementing states were </w:t>
      </w:r>
      <w:r w:rsidR="00A22553">
        <w:t xml:space="preserve">assigned </w:t>
      </w:r>
      <w:r w:rsidR="00A22553">
        <w:rPr>
          <w:i/>
        </w:rPr>
        <w:t>t=</w:t>
      </w:r>
      <w:r w:rsidR="00A22553">
        <w:rPr>
          <w:i/>
        </w:rPr>
        <w:t>-1</w:t>
      </w:r>
      <w:r w:rsidR="0081405E">
        <w:t>.</w:t>
      </w:r>
      <w:r w:rsidR="0081405E">
        <w:t xml:space="preserve"> </w:t>
      </w:r>
    </w:p>
    <w:p w14:paraId="741BF971" w14:textId="275627FC" w:rsidR="00DE1407" w:rsidRDefault="006F2F3A" w:rsidP="006F532D">
      <w:pPr>
        <w:spacing w:line="480" w:lineRule="auto"/>
        <w:ind w:firstLine="720"/>
      </w:pPr>
      <w:r>
        <w:t>S</w:t>
      </w:r>
      <w:r w:rsidR="00866B06">
        <w:t xml:space="preserve">ensitivity checks using the HRS survey weights will be conducted and alternative models including respondent-level fixed effects will be run.  </w:t>
      </w:r>
    </w:p>
    <w:p w14:paraId="3A65F7F1" w14:textId="0529109C" w:rsidR="00863783" w:rsidRDefault="00A17B62" w:rsidP="001A54BF">
      <w:pPr>
        <w:pStyle w:val="Heading1"/>
        <w:spacing w:line="480" w:lineRule="auto"/>
      </w:pPr>
      <w:r>
        <w:t xml:space="preserve">Preliminary </w:t>
      </w:r>
      <w:r w:rsidR="00863783">
        <w:t>Results</w:t>
      </w:r>
      <w:r w:rsidR="00F51A23">
        <w:t xml:space="preserve"> and Discussion</w:t>
      </w:r>
    </w:p>
    <w:p w14:paraId="34E50F2B" w14:textId="3FD57761" w:rsidR="00911AFA" w:rsidRPr="00BD1D1C" w:rsidRDefault="00911AFA" w:rsidP="006F532D">
      <w:pPr>
        <w:spacing w:line="480" w:lineRule="auto"/>
        <w:rPr>
          <w:b/>
        </w:rPr>
      </w:pPr>
      <w:r>
        <w:tab/>
        <w:t xml:space="preserve">After excluding responses missing state of residence or from respondents residing in a US territory, </w:t>
      </w:r>
      <w:r w:rsidRPr="00911AFA">
        <w:t>172</w:t>
      </w:r>
      <w:r>
        <w:t>,</w:t>
      </w:r>
      <w:r w:rsidRPr="00911AFA">
        <w:t>724</w:t>
      </w:r>
      <w:r>
        <w:t xml:space="preserve"> responses </w:t>
      </w:r>
      <w:r w:rsidR="009D7601">
        <w:t xml:space="preserve">representing </w:t>
      </w:r>
      <w:r w:rsidR="00715330">
        <w:t xml:space="preserve">34,431 </w:t>
      </w:r>
      <w:r w:rsidR="009D7601">
        <w:t xml:space="preserve">individuals remained. </w:t>
      </w:r>
      <w:r w:rsidR="005B58B8">
        <w:t xml:space="preserve">A summary of individual characteristics and types of persistent pain reported is provided in </w:t>
      </w:r>
      <w:r w:rsidR="0080008B">
        <w:fldChar w:fldCharType="begin"/>
      </w:r>
      <w:r w:rsidR="0080008B">
        <w:instrText xml:space="preserve"> REF _Ref121927999 \h </w:instrText>
      </w:r>
      <w:r w:rsidR="0080008B">
        <w:fldChar w:fldCharType="separate"/>
      </w:r>
      <w:r w:rsidR="0080008B" w:rsidRPr="009F2574">
        <w:t xml:space="preserve">Table </w:t>
      </w:r>
      <w:r w:rsidR="0080008B">
        <w:rPr>
          <w:noProof/>
        </w:rPr>
        <w:t>1</w:t>
      </w:r>
      <w:r w:rsidR="0080008B">
        <w:fldChar w:fldCharType="end"/>
      </w:r>
      <w:r w:rsidR="005B58B8">
        <w:t xml:space="preserve">. </w:t>
      </w:r>
      <w:r w:rsidR="00FF170E">
        <w:t>The median age is 66</w:t>
      </w:r>
      <w:r w:rsidR="00237792">
        <w:t xml:space="preserve"> and 3</w:t>
      </w:r>
      <w:r w:rsidR="00237792">
        <w:t>6.</w:t>
      </w:r>
      <w:r w:rsidR="00237792">
        <w:t xml:space="preserve">4% of responses </w:t>
      </w:r>
      <w:r w:rsidR="00237792">
        <w:t>reported being frequently troubled by pain</w:t>
      </w:r>
      <w:r w:rsidR="00F51A23">
        <w:t xml:space="preserve">. </w:t>
      </w:r>
      <w:r w:rsidR="005B58B8">
        <w:t>Approximately 15,000 observations (9.0%) were identified as taking place after a must-access PDMP law was implemented</w:t>
      </w:r>
      <w:r w:rsidR="00B00FEE">
        <w:t xml:space="preserve"> in the respondent’s state</w:t>
      </w:r>
      <w:r w:rsidR="005B58B8">
        <w:t>.</w:t>
      </w:r>
    </w:p>
    <w:p w14:paraId="51855EC0" w14:textId="02245E6D" w:rsidR="004410EF" w:rsidRPr="006F532D" w:rsidRDefault="004410EF" w:rsidP="006F532D">
      <w:pPr>
        <w:pStyle w:val="Caption"/>
      </w:pPr>
      <w:bookmarkStart w:id="1" w:name="_Ref121927999"/>
      <w:r w:rsidRPr="009F2574">
        <w:t xml:space="preserve">Table </w:t>
      </w:r>
      <w:fldSimple w:instr=" SEQ Table \* ARABIC ">
        <w:r w:rsidR="00D02580">
          <w:rPr>
            <w:noProof/>
          </w:rPr>
          <w:t>1</w:t>
        </w:r>
      </w:fldSimple>
      <w:bookmarkEnd w:id="1"/>
      <w:r w:rsidRPr="006F532D">
        <w:t>: Response Characteristics</w:t>
      </w:r>
    </w:p>
    <w:tbl>
      <w:tblPr>
        <w:tblW w:w="5903" w:type="dxa"/>
        <w:jc w:val="center"/>
        <w:tblLayout w:type="fixed"/>
        <w:tblCellMar>
          <w:left w:w="0" w:type="dxa"/>
          <w:right w:w="0" w:type="dxa"/>
        </w:tblCellMar>
        <w:tblLook w:val="0000" w:firstRow="0" w:lastRow="0" w:firstColumn="0" w:lastColumn="0" w:noHBand="0" w:noVBand="0"/>
      </w:tblPr>
      <w:tblGrid>
        <w:gridCol w:w="1728"/>
        <w:gridCol w:w="1786"/>
        <w:gridCol w:w="786"/>
        <w:gridCol w:w="1603"/>
      </w:tblGrid>
      <w:tr w:rsidR="00621DC2" w:rsidRPr="003F3A06" w14:paraId="6E9A24FD" w14:textId="77777777" w:rsidTr="006F532D">
        <w:trPr>
          <w:cantSplit/>
          <w:tblHeader/>
          <w:jc w:val="center"/>
        </w:trPr>
        <w:tc>
          <w:tcPr>
            <w:tcW w:w="1728" w:type="dxa"/>
            <w:tcBorders>
              <w:top w:val="single" w:sz="4" w:space="0" w:color="000000"/>
              <w:left w:val="nil"/>
              <w:bottom w:val="single" w:sz="23" w:space="0" w:color="000000"/>
              <w:right w:val="nil"/>
            </w:tcBorders>
            <w:shd w:val="clear" w:color="auto" w:fill="FFFFFF"/>
            <w:tcMar>
              <w:left w:w="58" w:type="dxa"/>
              <w:right w:w="58" w:type="dxa"/>
            </w:tcMar>
            <w:vAlign w:val="center"/>
          </w:tcPr>
          <w:p w14:paraId="3A3ED580"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b/>
                <w:bCs/>
                <w:color w:val="000000"/>
                <w:sz w:val="20"/>
                <w:szCs w:val="20"/>
              </w:rPr>
            </w:pPr>
            <w:r w:rsidRPr="003F3A06">
              <w:rPr>
                <w:rFonts w:ascii="Times New Roman" w:eastAsiaTheme="minorEastAsia" w:hAnsi="Times New Roman" w:cs="Times New Roman"/>
                <w:b/>
                <w:bCs/>
                <w:color w:val="000000"/>
                <w:sz w:val="20"/>
                <w:szCs w:val="20"/>
              </w:rPr>
              <w:t>Variable</w:t>
            </w:r>
          </w:p>
        </w:tc>
        <w:tc>
          <w:tcPr>
            <w:tcW w:w="1786" w:type="dxa"/>
            <w:tcBorders>
              <w:top w:val="single" w:sz="4" w:space="0" w:color="000000"/>
              <w:left w:val="nil"/>
              <w:bottom w:val="single" w:sz="23" w:space="0" w:color="000000"/>
              <w:right w:val="nil"/>
            </w:tcBorders>
            <w:shd w:val="clear" w:color="auto" w:fill="FFFFFF"/>
            <w:tcMar>
              <w:left w:w="58" w:type="dxa"/>
              <w:right w:w="58" w:type="dxa"/>
            </w:tcMar>
            <w:vAlign w:val="center"/>
          </w:tcPr>
          <w:p w14:paraId="1791661F"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b/>
                <w:bCs/>
                <w:color w:val="000000"/>
                <w:sz w:val="20"/>
                <w:szCs w:val="20"/>
              </w:rPr>
            </w:pPr>
            <w:r w:rsidRPr="003F3A06">
              <w:rPr>
                <w:rFonts w:ascii="Times New Roman" w:eastAsiaTheme="minorEastAsia" w:hAnsi="Times New Roman" w:cs="Times New Roman"/>
                <w:b/>
                <w:bCs/>
                <w:color w:val="000000"/>
                <w:sz w:val="20"/>
                <w:szCs w:val="20"/>
              </w:rPr>
              <w:t>Level</w:t>
            </w:r>
          </w:p>
        </w:tc>
        <w:tc>
          <w:tcPr>
            <w:tcW w:w="786" w:type="dxa"/>
            <w:tcBorders>
              <w:top w:val="single" w:sz="4" w:space="0" w:color="000000"/>
              <w:left w:val="nil"/>
              <w:bottom w:val="single" w:sz="23" w:space="0" w:color="000000"/>
              <w:right w:val="nil"/>
            </w:tcBorders>
            <w:shd w:val="clear" w:color="auto" w:fill="FFFFFF"/>
            <w:tcMar>
              <w:left w:w="58" w:type="dxa"/>
              <w:right w:w="58" w:type="dxa"/>
            </w:tcMar>
            <w:vAlign w:val="center"/>
          </w:tcPr>
          <w:p w14:paraId="400765D7"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b/>
                <w:bCs/>
                <w:color w:val="000000"/>
                <w:sz w:val="20"/>
                <w:szCs w:val="20"/>
              </w:rPr>
            </w:pPr>
            <w:r w:rsidRPr="003F3A06">
              <w:rPr>
                <w:rFonts w:ascii="Times New Roman" w:eastAsiaTheme="minorEastAsia" w:hAnsi="Times New Roman" w:cs="Times New Roman"/>
                <w:b/>
                <w:bCs/>
                <w:color w:val="000000"/>
                <w:sz w:val="20"/>
                <w:szCs w:val="20"/>
              </w:rPr>
              <w:t>N</w:t>
            </w:r>
          </w:p>
        </w:tc>
        <w:tc>
          <w:tcPr>
            <w:tcW w:w="1603" w:type="dxa"/>
            <w:tcBorders>
              <w:top w:val="single" w:sz="4" w:space="0" w:color="000000"/>
              <w:left w:val="nil"/>
              <w:bottom w:val="single" w:sz="23" w:space="0" w:color="000000"/>
              <w:right w:val="nil"/>
            </w:tcBorders>
            <w:shd w:val="clear" w:color="auto" w:fill="FFFFFF"/>
            <w:tcMar>
              <w:left w:w="58" w:type="dxa"/>
              <w:right w:w="58" w:type="dxa"/>
            </w:tcMar>
            <w:vAlign w:val="center"/>
          </w:tcPr>
          <w:p w14:paraId="76DAB3E2" w14:textId="2740D8CA"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b/>
                <w:bCs/>
                <w:color w:val="000000"/>
                <w:sz w:val="20"/>
                <w:szCs w:val="20"/>
              </w:rPr>
            </w:pPr>
            <w:r w:rsidRPr="003F3A06">
              <w:rPr>
                <w:rFonts w:ascii="Times New Roman" w:eastAsiaTheme="minorEastAsia" w:hAnsi="Times New Roman" w:cs="Times New Roman"/>
                <w:b/>
                <w:bCs/>
                <w:color w:val="000000"/>
                <w:sz w:val="20"/>
                <w:szCs w:val="20"/>
              </w:rPr>
              <w:t>Overall</w:t>
            </w:r>
            <w:r w:rsidRPr="003F3A06">
              <w:rPr>
                <w:rFonts w:ascii="Times New Roman" w:eastAsiaTheme="minorEastAsia" w:hAnsi="Times New Roman" w:cs="Times New Roman"/>
                <w:b/>
                <w:bCs/>
                <w:color w:val="000000"/>
                <w:sz w:val="20"/>
                <w:szCs w:val="20"/>
              </w:rPr>
              <w:br/>
              <w:t>N=172</w:t>
            </w:r>
            <w:r>
              <w:rPr>
                <w:rFonts w:ascii="Times New Roman" w:eastAsiaTheme="minorEastAsia" w:hAnsi="Times New Roman" w:cs="Times New Roman"/>
                <w:b/>
                <w:bCs/>
                <w:color w:val="000000"/>
                <w:sz w:val="20"/>
                <w:szCs w:val="20"/>
              </w:rPr>
              <w:t>,</w:t>
            </w:r>
            <w:r w:rsidRPr="003F3A06">
              <w:rPr>
                <w:rFonts w:ascii="Times New Roman" w:eastAsiaTheme="minorEastAsia" w:hAnsi="Times New Roman" w:cs="Times New Roman"/>
                <w:b/>
                <w:bCs/>
                <w:color w:val="000000"/>
                <w:sz w:val="20"/>
                <w:szCs w:val="20"/>
              </w:rPr>
              <w:t>724</w:t>
            </w:r>
          </w:p>
        </w:tc>
      </w:tr>
      <w:tr w:rsidR="00621DC2" w:rsidRPr="003F3A06" w14:paraId="7702A051"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6769AB17" w14:textId="17536769" w:rsidR="00621DC2" w:rsidRDefault="00621DC2" w:rsidP="00DE61FF">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Age</w:t>
            </w:r>
          </w:p>
          <w:p w14:paraId="2A89EF21" w14:textId="277C522F" w:rsidR="00621DC2" w:rsidRPr="003F3A06" w:rsidRDefault="00621DC2" w:rsidP="00DE61FF">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725740">
              <w:rPr>
                <w:rFonts w:ascii="Times New Roman" w:eastAsiaTheme="minorEastAsia" w:hAnsi="Times New Roman" w:cs="Times New Roman"/>
                <w:i/>
                <w:color w:val="000000"/>
                <w:sz w:val="20"/>
                <w:szCs w:val="20"/>
              </w:rPr>
              <w:t>Median (Q1, Q3)</w:t>
            </w:r>
          </w:p>
        </w:tc>
        <w:tc>
          <w:tcPr>
            <w:tcW w:w="1786" w:type="dxa"/>
            <w:tcBorders>
              <w:top w:val="nil"/>
              <w:left w:val="nil"/>
              <w:bottom w:val="nil"/>
              <w:right w:val="nil"/>
            </w:tcBorders>
            <w:shd w:val="clear" w:color="auto" w:fill="FFFFFF"/>
            <w:tcMar>
              <w:left w:w="58" w:type="dxa"/>
              <w:right w:w="58" w:type="dxa"/>
            </w:tcMar>
          </w:tcPr>
          <w:p w14:paraId="08A78A27" w14:textId="77777777" w:rsidR="00621DC2" w:rsidRPr="003F3A06" w:rsidRDefault="00621DC2" w:rsidP="00DE61FF">
            <w:pPr>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1E6BA062" w14:textId="77777777" w:rsidR="00621DC2" w:rsidRPr="003F3A06" w:rsidRDefault="00621DC2" w:rsidP="00DE61FF">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460</w:t>
            </w:r>
          </w:p>
        </w:tc>
        <w:tc>
          <w:tcPr>
            <w:tcW w:w="1603" w:type="dxa"/>
            <w:tcBorders>
              <w:top w:val="nil"/>
              <w:left w:val="nil"/>
              <w:bottom w:val="nil"/>
              <w:right w:val="nil"/>
            </w:tcBorders>
            <w:shd w:val="clear" w:color="auto" w:fill="FFFFFF"/>
            <w:tcMar>
              <w:left w:w="58" w:type="dxa"/>
              <w:right w:w="58" w:type="dxa"/>
            </w:tcMar>
          </w:tcPr>
          <w:p w14:paraId="21F49B82" w14:textId="77777777" w:rsidR="00621DC2" w:rsidRPr="003F3A06" w:rsidRDefault="00621DC2" w:rsidP="00DE61FF">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66 (58, 75)</w:t>
            </w:r>
          </w:p>
        </w:tc>
      </w:tr>
      <w:tr w:rsidR="00621DC2" w:rsidRPr="003F3A06" w14:paraId="188EA231"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6B684EFA" w14:textId="77777777"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Married</w:t>
            </w:r>
          </w:p>
        </w:tc>
        <w:tc>
          <w:tcPr>
            <w:tcW w:w="1786" w:type="dxa"/>
            <w:tcBorders>
              <w:top w:val="nil"/>
              <w:left w:val="nil"/>
              <w:bottom w:val="nil"/>
              <w:right w:val="nil"/>
            </w:tcBorders>
            <w:shd w:val="clear" w:color="auto" w:fill="FFFFFF"/>
            <w:tcMar>
              <w:left w:w="58" w:type="dxa"/>
              <w:right w:w="58" w:type="dxa"/>
            </w:tcMar>
          </w:tcPr>
          <w:p w14:paraId="1BAAB63F" w14:textId="7F8F0BDB"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Married</w:t>
            </w:r>
          </w:p>
        </w:tc>
        <w:tc>
          <w:tcPr>
            <w:tcW w:w="786" w:type="dxa"/>
            <w:vMerge w:val="restart"/>
            <w:tcBorders>
              <w:top w:val="nil"/>
              <w:left w:val="nil"/>
              <w:bottom w:val="nil"/>
              <w:right w:val="nil"/>
            </w:tcBorders>
            <w:shd w:val="clear" w:color="auto" w:fill="FFFFFF"/>
            <w:tcMar>
              <w:left w:w="58" w:type="dxa"/>
              <w:right w:w="58" w:type="dxa"/>
            </w:tcMar>
          </w:tcPr>
          <w:p w14:paraId="7F1E583D"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692</w:t>
            </w:r>
          </w:p>
        </w:tc>
        <w:tc>
          <w:tcPr>
            <w:tcW w:w="1603" w:type="dxa"/>
            <w:tcBorders>
              <w:top w:val="nil"/>
              <w:left w:val="nil"/>
              <w:bottom w:val="nil"/>
              <w:right w:val="nil"/>
            </w:tcBorders>
            <w:shd w:val="clear" w:color="auto" w:fill="FFFFFF"/>
            <w:tcMar>
              <w:left w:w="58" w:type="dxa"/>
              <w:right w:w="58" w:type="dxa"/>
            </w:tcMar>
          </w:tcPr>
          <w:p w14:paraId="4A2C15B2"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02153 (59.15%)</w:t>
            </w:r>
          </w:p>
        </w:tc>
      </w:tr>
      <w:tr w:rsidR="00621DC2" w:rsidRPr="003F3A06" w14:paraId="15092616"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32F0EF2B" w14:textId="77777777" w:rsidR="00621DC2" w:rsidRPr="003F3A06" w:rsidRDefault="00621DC2" w:rsidP="00DE61FF">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60141564" w14:textId="2DC6D2DC" w:rsidR="00621DC2" w:rsidRPr="003F3A06" w:rsidRDefault="00621DC2" w:rsidP="00DE61FF">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Not Married</w:t>
            </w:r>
          </w:p>
        </w:tc>
        <w:tc>
          <w:tcPr>
            <w:tcW w:w="786" w:type="dxa"/>
            <w:vMerge/>
            <w:tcBorders>
              <w:top w:val="nil"/>
              <w:left w:val="nil"/>
              <w:bottom w:val="nil"/>
              <w:right w:val="nil"/>
            </w:tcBorders>
            <w:shd w:val="clear" w:color="auto" w:fill="FFFFFF"/>
            <w:tcMar>
              <w:left w:w="58" w:type="dxa"/>
              <w:right w:w="58" w:type="dxa"/>
            </w:tcMar>
          </w:tcPr>
          <w:p w14:paraId="7D85962F" w14:textId="77777777" w:rsidR="00621DC2" w:rsidRPr="003F3A06" w:rsidRDefault="00621DC2" w:rsidP="00DE61FF">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08DF88C1" w14:textId="77777777" w:rsidR="00621DC2" w:rsidRPr="003F3A06" w:rsidRDefault="00621DC2" w:rsidP="00DE61FF">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70539 (40.85%)</w:t>
            </w:r>
          </w:p>
        </w:tc>
      </w:tr>
      <w:tr w:rsidR="00621DC2" w:rsidRPr="003F3A06" w14:paraId="6787E086"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53C8ED32" w14:textId="77777777" w:rsidR="00621DC2" w:rsidRDefault="00621DC2" w:rsidP="00DE61FF">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Count of Household Members</w:t>
            </w:r>
          </w:p>
          <w:p w14:paraId="7939CD04" w14:textId="5E4079B1" w:rsidR="00621DC2" w:rsidRPr="003F3A06" w:rsidRDefault="00621DC2" w:rsidP="00DE61FF">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725740">
              <w:rPr>
                <w:rFonts w:ascii="Times New Roman" w:eastAsiaTheme="minorEastAsia" w:hAnsi="Times New Roman" w:cs="Times New Roman"/>
                <w:i/>
                <w:color w:val="000000"/>
                <w:sz w:val="20"/>
                <w:szCs w:val="20"/>
              </w:rPr>
              <w:t>Median (Q1, Q3)</w:t>
            </w:r>
          </w:p>
        </w:tc>
        <w:tc>
          <w:tcPr>
            <w:tcW w:w="1786" w:type="dxa"/>
            <w:tcBorders>
              <w:top w:val="nil"/>
              <w:left w:val="nil"/>
              <w:bottom w:val="nil"/>
              <w:right w:val="nil"/>
            </w:tcBorders>
            <w:shd w:val="clear" w:color="auto" w:fill="FFFFFF"/>
            <w:tcMar>
              <w:left w:w="58" w:type="dxa"/>
              <w:right w:w="58" w:type="dxa"/>
            </w:tcMar>
          </w:tcPr>
          <w:p w14:paraId="397AFFC6" w14:textId="77777777" w:rsidR="00621DC2" w:rsidRPr="003F3A06" w:rsidRDefault="00621DC2" w:rsidP="00DE61FF">
            <w:pPr>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3EB3295E" w14:textId="77777777" w:rsidR="00621DC2" w:rsidRPr="003F3A06" w:rsidRDefault="00621DC2" w:rsidP="00DE61FF">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524</w:t>
            </w:r>
          </w:p>
        </w:tc>
        <w:tc>
          <w:tcPr>
            <w:tcW w:w="1603" w:type="dxa"/>
            <w:tcBorders>
              <w:top w:val="nil"/>
              <w:left w:val="nil"/>
              <w:bottom w:val="nil"/>
              <w:right w:val="nil"/>
            </w:tcBorders>
            <w:shd w:val="clear" w:color="auto" w:fill="FFFFFF"/>
            <w:tcMar>
              <w:left w:w="58" w:type="dxa"/>
              <w:right w:w="58" w:type="dxa"/>
            </w:tcMar>
          </w:tcPr>
          <w:p w14:paraId="7A46DE33" w14:textId="77777777" w:rsidR="00621DC2" w:rsidRPr="003F3A06" w:rsidRDefault="00621DC2" w:rsidP="00DE61FF">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0 (0, 1)</w:t>
            </w:r>
          </w:p>
        </w:tc>
      </w:tr>
      <w:tr w:rsidR="00621DC2" w:rsidRPr="003F3A06" w14:paraId="7729F86E"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19E8119C" w14:textId="54640472"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Insurance</w:t>
            </w:r>
          </w:p>
        </w:tc>
        <w:tc>
          <w:tcPr>
            <w:tcW w:w="1786" w:type="dxa"/>
            <w:tcBorders>
              <w:top w:val="nil"/>
              <w:left w:val="nil"/>
              <w:bottom w:val="nil"/>
              <w:right w:val="nil"/>
            </w:tcBorders>
            <w:shd w:val="clear" w:color="auto" w:fill="FFFFFF"/>
            <w:tcMar>
              <w:left w:w="58" w:type="dxa"/>
              <w:right w:w="58" w:type="dxa"/>
            </w:tcMar>
          </w:tcPr>
          <w:p w14:paraId="76F858D2" w14:textId="42FA0446"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Pr>
                <w:rFonts w:ascii="Times New Roman" w:eastAsiaTheme="minorEastAsia" w:hAnsi="Times New Roman" w:cs="Times New Roman"/>
                <w:color w:val="000000"/>
                <w:sz w:val="20"/>
                <w:szCs w:val="20"/>
              </w:rPr>
              <w:t>Pr</w:t>
            </w:r>
            <w:r w:rsidRPr="003F3A06">
              <w:rPr>
                <w:rFonts w:ascii="Times New Roman" w:eastAsiaTheme="minorEastAsia" w:hAnsi="Times New Roman" w:cs="Times New Roman"/>
                <w:color w:val="000000"/>
                <w:sz w:val="20"/>
                <w:szCs w:val="20"/>
              </w:rPr>
              <w:t>ivate</w:t>
            </w:r>
          </w:p>
        </w:tc>
        <w:tc>
          <w:tcPr>
            <w:tcW w:w="786" w:type="dxa"/>
            <w:vMerge w:val="restart"/>
            <w:tcBorders>
              <w:top w:val="nil"/>
              <w:left w:val="nil"/>
              <w:bottom w:val="nil"/>
              <w:right w:val="nil"/>
            </w:tcBorders>
            <w:shd w:val="clear" w:color="auto" w:fill="FFFFFF"/>
            <w:tcMar>
              <w:left w:w="58" w:type="dxa"/>
              <w:right w:w="58" w:type="dxa"/>
            </w:tcMar>
          </w:tcPr>
          <w:p w14:paraId="3074779C"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724</w:t>
            </w:r>
          </w:p>
        </w:tc>
        <w:tc>
          <w:tcPr>
            <w:tcW w:w="1603" w:type="dxa"/>
            <w:tcBorders>
              <w:top w:val="nil"/>
              <w:left w:val="nil"/>
              <w:bottom w:val="nil"/>
              <w:right w:val="nil"/>
            </w:tcBorders>
            <w:shd w:val="clear" w:color="auto" w:fill="FFFFFF"/>
            <w:tcMar>
              <w:left w:w="58" w:type="dxa"/>
              <w:right w:w="58" w:type="dxa"/>
            </w:tcMar>
          </w:tcPr>
          <w:p w14:paraId="7F1D774E"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50641 (29.32%)</w:t>
            </w:r>
          </w:p>
        </w:tc>
      </w:tr>
      <w:tr w:rsidR="00621DC2" w:rsidRPr="003F3A06" w14:paraId="29950D02"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202C9930" w14:textId="77777777" w:rsidR="00621DC2" w:rsidRPr="003F3A06" w:rsidRDefault="00621DC2" w:rsidP="00DE61FF">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69FD786A" w14:textId="283A63D6"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Medicare</w:t>
            </w:r>
          </w:p>
        </w:tc>
        <w:tc>
          <w:tcPr>
            <w:tcW w:w="786" w:type="dxa"/>
            <w:vMerge/>
            <w:tcBorders>
              <w:top w:val="nil"/>
              <w:left w:val="nil"/>
              <w:bottom w:val="nil"/>
              <w:right w:val="nil"/>
            </w:tcBorders>
            <w:shd w:val="clear" w:color="auto" w:fill="FFFFFF"/>
            <w:tcMar>
              <w:left w:w="58" w:type="dxa"/>
              <w:right w:w="58" w:type="dxa"/>
            </w:tcMar>
          </w:tcPr>
          <w:p w14:paraId="3C015A44" w14:textId="77777777" w:rsidR="00621DC2" w:rsidRPr="003F3A06" w:rsidRDefault="00621DC2" w:rsidP="00DE61FF">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1AF0C1CA"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81437 (47.15%)</w:t>
            </w:r>
          </w:p>
        </w:tc>
      </w:tr>
      <w:tr w:rsidR="00621DC2" w:rsidRPr="003F3A06" w14:paraId="396972D6"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5620E123" w14:textId="77777777" w:rsidR="00621DC2" w:rsidRPr="003F3A06" w:rsidRDefault="00621DC2" w:rsidP="00DE61FF">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4669ECA2" w14:textId="57FC0FB5"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Medicaid</w:t>
            </w:r>
          </w:p>
        </w:tc>
        <w:tc>
          <w:tcPr>
            <w:tcW w:w="786" w:type="dxa"/>
            <w:vMerge/>
            <w:tcBorders>
              <w:top w:val="nil"/>
              <w:left w:val="nil"/>
              <w:bottom w:val="nil"/>
              <w:right w:val="nil"/>
            </w:tcBorders>
            <w:shd w:val="clear" w:color="auto" w:fill="FFFFFF"/>
            <w:tcMar>
              <w:left w:w="58" w:type="dxa"/>
              <w:right w:w="58" w:type="dxa"/>
            </w:tcMar>
          </w:tcPr>
          <w:p w14:paraId="68A7D26C" w14:textId="77777777" w:rsidR="00621DC2" w:rsidRPr="003F3A06" w:rsidRDefault="00621DC2" w:rsidP="00DE61FF">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094075B2"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439 (10.10%)</w:t>
            </w:r>
          </w:p>
        </w:tc>
      </w:tr>
      <w:tr w:rsidR="00621DC2" w:rsidRPr="003F3A06" w14:paraId="66DADE3D"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1D67501D" w14:textId="77777777" w:rsidR="00621DC2" w:rsidRPr="003F3A06" w:rsidRDefault="00621DC2" w:rsidP="00DE61FF">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1F79303E" w14:textId="75BF119F"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Tricare/Milita</w:t>
            </w:r>
            <w:r>
              <w:rPr>
                <w:rFonts w:ascii="Times New Roman" w:eastAsiaTheme="minorEastAsia" w:hAnsi="Times New Roman" w:cs="Times New Roman"/>
                <w:color w:val="000000"/>
                <w:sz w:val="20"/>
                <w:szCs w:val="20"/>
              </w:rPr>
              <w:t>ry</w:t>
            </w:r>
          </w:p>
        </w:tc>
        <w:tc>
          <w:tcPr>
            <w:tcW w:w="786" w:type="dxa"/>
            <w:vMerge/>
            <w:tcBorders>
              <w:top w:val="nil"/>
              <w:left w:val="nil"/>
              <w:bottom w:val="nil"/>
              <w:right w:val="nil"/>
            </w:tcBorders>
            <w:shd w:val="clear" w:color="auto" w:fill="FFFFFF"/>
            <w:tcMar>
              <w:left w:w="58" w:type="dxa"/>
              <w:right w:w="58" w:type="dxa"/>
            </w:tcMar>
          </w:tcPr>
          <w:p w14:paraId="073C8DD9" w14:textId="77777777" w:rsidR="00621DC2" w:rsidRPr="003F3A06" w:rsidRDefault="00621DC2" w:rsidP="00DE61FF">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391A70B6"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9499 (5.50%)</w:t>
            </w:r>
          </w:p>
        </w:tc>
      </w:tr>
      <w:tr w:rsidR="00621DC2" w:rsidRPr="003F3A06" w14:paraId="1FD0728E"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758CC7E3" w14:textId="77777777" w:rsidR="00621DC2" w:rsidRPr="003F3A06" w:rsidRDefault="00621DC2" w:rsidP="00DE61FF">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34DD47BA" w14:textId="227BDA69" w:rsidR="00621DC2" w:rsidRPr="003F3A06" w:rsidRDefault="00621DC2" w:rsidP="00DE61FF">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None</w:t>
            </w:r>
          </w:p>
        </w:tc>
        <w:tc>
          <w:tcPr>
            <w:tcW w:w="786" w:type="dxa"/>
            <w:vMerge/>
            <w:tcBorders>
              <w:top w:val="nil"/>
              <w:left w:val="nil"/>
              <w:bottom w:val="nil"/>
              <w:right w:val="nil"/>
            </w:tcBorders>
            <w:shd w:val="clear" w:color="auto" w:fill="FFFFFF"/>
            <w:tcMar>
              <w:left w:w="58" w:type="dxa"/>
              <w:right w:w="58" w:type="dxa"/>
            </w:tcMar>
          </w:tcPr>
          <w:p w14:paraId="28157294" w14:textId="77777777" w:rsidR="00621DC2" w:rsidRPr="003F3A06" w:rsidRDefault="00621DC2" w:rsidP="00DE61FF">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59D96098" w14:textId="77777777" w:rsidR="00621DC2" w:rsidRPr="003F3A06" w:rsidRDefault="00621DC2" w:rsidP="00DE61FF">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3708 (7.94%)</w:t>
            </w:r>
          </w:p>
        </w:tc>
      </w:tr>
      <w:tr w:rsidR="00621DC2" w:rsidRPr="003F3A06" w14:paraId="0ED885B5"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5299A815" w14:textId="77777777"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1786" w:type="dxa"/>
            <w:tcBorders>
              <w:top w:val="nil"/>
              <w:left w:val="nil"/>
              <w:bottom w:val="nil"/>
              <w:right w:val="nil"/>
            </w:tcBorders>
            <w:shd w:val="clear" w:color="auto" w:fill="FFFFFF"/>
            <w:tcMar>
              <w:left w:w="58" w:type="dxa"/>
              <w:right w:w="58" w:type="dxa"/>
            </w:tcMar>
          </w:tcPr>
          <w:p w14:paraId="6BD2121B" w14:textId="77777777"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750D85E6"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c>
          <w:tcPr>
            <w:tcW w:w="1603" w:type="dxa"/>
            <w:tcBorders>
              <w:top w:val="nil"/>
              <w:left w:val="nil"/>
              <w:bottom w:val="nil"/>
              <w:right w:val="nil"/>
            </w:tcBorders>
            <w:shd w:val="clear" w:color="auto" w:fill="FFFFFF"/>
            <w:tcMar>
              <w:left w:w="58" w:type="dxa"/>
              <w:right w:w="58" w:type="dxa"/>
            </w:tcMar>
          </w:tcPr>
          <w:p w14:paraId="22D6BE92"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r>
      <w:tr w:rsidR="00621DC2" w:rsidRPr="003F3A06" w14:paraId="52B32142"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582484BE"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Gender</w:t>
            </w:r>
            <w:r>
              <w:rPr>
                <w:rFonts w:ascii="Times New Roman" w:eastAsiaTheme="minorEastAsia" w:hAnsi="Times New Roman" w:cs="Times New Roman"/>
                <w:color w:val="000000"/>
                <w:sz w:val="20"/>
                <w:szCs w:val="20"/>
              </w:rPr>
              <w:t xml:space="preserve"> </w:t>
            </w:r>
          </w:p>
        </w:tc>
        <w:tc>
          <w:tcPr>
            <w:tcW w:w="1786" w:type="dxa"/>
            <w:tcBorders>
              <w:top w:val="nil"/>
              <w:left w:val="nil"/>
              <w:bottom w:val="nil"/>
              <w:right w:val="nil"/>
            </w:tcBorders>
            <w:shd w:val="clear" w:color="auto" w:fill="FFFFFF"/>
            <w:tcMar>
              <w:left w:w="58" w:type="dxa"/>
              <w:right w:w="58" w:type="dxa"/>
            </w:tcMar>
          </w:tcPr>
          <w:p w14:paraId="0C0547D7"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Female</w:t>
            </w:r>
          </w:p>
        </w:tc>
        <w:tc>
          <w:tcPr>
            <w:tcW w:w="786" w:type="dxa"/>
            <w:vMerge w:val="restart"/>
            <w:tcBorders>
              <w:top w:val="nil"/>
              <w:left w:val="nil"/>
              <w:bottom w:val="nil"/>
              <w:right w:val="nil"/>
            </w:tcBorders>
            <w:shd w:val="clear" w:color="auto" w:fill="FFFFFF"/>
            <w:tcMar>
              <w:left w:w="58" w:type="dxa"/>
              <w:right w:w="58" w:type="dxa"/>
            </w:tcMar>
          </w:tcPr>
          <w:p w14:paraId="41A1BC47"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723</w:t>
            </w:r>
          </w:p>
        </w:tc>
        <w:tc>
          <w:tcPr>
            <w:tcW w:w="1603" w:type="dxa"/>
            <w:tcBorders>
              <w:top w:val="nil"/>
              <w:left w:val="nil"/>
              <w:bottom w:val="nil"/>
              <w:right w:val="nil"/>
            </w:tcBorders>
            <w:shd w:val="clear" w:color="auto" w:fill="FFFFFF"/>
            <w:tcMar>
              <w:left w:w="58" w:type="dxa"/>
              <w:right w:w="58" w:type="dxa"/>
            </w:tcMar>
          </w:tcPr>
          <w:p w14:paraId="74C0B9F8"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01424 (58.72%)</w:t>
            </w:r>
          </w:p>
        </w:tc>
      </w:tr>
      <w:tr w:rsidR="00621DC2" w:rsidRPr="003F3A06" w14:paraId="5CBBFFCB"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3D0FAFBA" w14:textId="77777777" w:rsidR="00621DC2" w:rsidRPr="003F3A06" w:rsidRDefault="00621DC2" w:rsidP="00A53990">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1DD548BE" w14:textId="77777777" w:rsidR="00621DC2" w:rsidRPr="003F3A06" w:rsidRDefault="00621DC2" w:rsidP="00A53990">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Male</w:t>
            </w:r>
          </w:p>
        </w:tc>
        <w:tc>
          <w:tcPr>
            <w:tcW w:w="786" w:type="dxa"/>
            <w:vMerge/>
            <w:tcBorders>
              <w:top w:val="nil"/>
              <w:left w:val="nil"/>
              <w:bottom w:val="nil"/>
              <w:right w:val="nil"/>
            </w:tcBorders>
            <w:shd w:val="clear" w:color="auto" w:fill="FFFFFF"/>
            <w:tcMar>
              <w:left w:w="58" w:type="dxa"/>
              <w:right w:w="58" w:type="dxa"/>
            </w:tcMar>
          </w:tcPr>
          <w:p w14:paraId="1A545028" w14:textId="77777777" w:rsidR="00621DC2" w:rsidRPr="003F3A06" w:rsidRDefault="00621DC2" w:rsidP="00A53990">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2F93CBAD" w14:textId="77777777" w:rsidR="00621DC2" w:rsidRPr="003F3A06" w:rsidRDefault="00621DC2" w:rsidP="00A53990">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71299 (41.28%)</w:t>
            </w:r>
          </w:p>
        </w:tc>
      </w:tr>
      <w:tr w:rsidR="00621DC2" w:rsidRPr="003F3A06" w14:paraId="397D4F66"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5FFBEB33"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1786" w:type="dxa"/>
            <w:tcBorders>
              <w:top w:val="nil"/>
              <w:left w:val="nil"/>
              <w:bottom w:val="nil"/>
              <w:right w:val="nil"/>
            </w:tcBorders>
            <w:shd w:val="clear" w:color="auto" w:fill="FFFFFF"/>
            <w:tcMar>
              <w:left w:w="58" w:type="dxa"/>
              <w:right w:w="58" w:type="dxa"/>
            </w:tcMar>
          </w:tcPr>
          <w:p w14:paraId="5E7AE8FB"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2C48BCC7"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c>
          <w:tcPr>
            <w:tcW w:w="1603" w:type="dxa"/>
            <w:tcBorders>
              <w:top w:val="nil"/>
              <w:left w:val="nil"/>
              <w:bottom w:val="nil"/>
              <w:right w:val="nil"/>
            </w:tcBorders>
            <w:shd w:val="clear" w:color="auto" w:fill="FFFFFF"/>
            <w:tcMar>
              <w:left w:w="58" w:type="dxa"/>
              <w:right w:w="58" w:type="dxa"/>
            </w:tcMar>
          </w:tcPr>
          <w:p w14:paraId="7D7EDEBA"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r>
      <w:tr w:rsidR="00621DC2" w:rsidRPr="003F3A06" w14:paraId="01759D87"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335106EF"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Race</w:t>
            </w:r>
          </w:p>
        </w:tc>
        <w:tc>
          <w:tcPr>
            <w:tcW w:w="1786" w:type="dxa"/>
            <w:tcBorders>
              <w:top w:val="nil"/>
              <w:left w:val="nil"/>
              <w:bottom w:val="nil"/>
              <w:right w:val="nil"/>
            </w:tcBorders>
            <w:shd w:val="clear" w:color="auto" w:fill="FFFFFF"/>
            <w:tcMar>
              <w:left w:w="58" w:type="dxa"/>
              <w:right w:w="58" w:type="dxa"/>
            </w:tcMar>
          </w:tcPr>
          <w:p w14:paraId="4683BFC9" w14:textId="51F7D2C4"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White</w:t>
            </w:r>
          </w:p>
        </w:tc>
        <w:tc>
          <w:tcPr>
            <w:tcW w:w="786" w:type="dxa"/>
            <w:vMerge w:val="restart"/>
            <w:tcBorders>
              <w:top w:val="nil"/>
              <w:left w:val="nil"/>
              <w:bottom w:val="nil"/>
              <w:right w:val="nil"/>
            </w:tcBorders>
            <w:shd w:val="clear" w:color="auto" w:fill="FFFFFF"/>
            <w:tcMar>
              <w:left w:w="58" w:type="dxa"/>
              <w:right w:w="58" w:type="dxa"/>
            </w:tcMar>
          </w:tcPr>
          <w:p w14:paraId="47616E5E"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304</w:t>
            </w:r>
          </w:p>
        </w:tc>
        <w:tc>
          <w:tcPr>
            <w:tcW w:w="1603" w:type="dxa"/>
            <w:tcBorders>
              <w:top w:val="nil"/>
              <w:left w:val="nil"/>
              <w:bottom w:val="nil"/>
              <w:right w:val="nil"/>
            </w:tcBorders>
            <w:shd w:val="clear" w:color="auto" w:fill="FFFFFF"/>
            <w:tcMar>
              <w:left w:w="58" w:type="dxa"/>
              <w:right w:w="58" w:type="dxa"/>
            </w:tcMar>
          </w:tcPr>
          <w:p w14:paraId="7FD3D8A6"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28566 (74.62%)</w:t>
            </w:r>
          </w:p>
        </w:tc>
      </w:tr>
      <w:tr w:rsidR="00621DC2" w:rsidRPr="003F3A06" w14:paraId="19E7EC0A"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1828FD84" w14:textId="77777777" w:rsidR="00621DC2" w:rsidRPr="003F3A06" w:rsidRDefault="00621DC2" w:rsidP="00A53990">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779270A4" w14:textId="75C3062B"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Black</w:t>
            </w:r>
          </w:p>
        </w:tc>
        <w:tc>
          <w:tcPr>
            <w:tcW w:w="786" w:type="dxa"/>
            <w:vMerge/>
            <w:tcBorders>
              <w:top w:val="nil"/>
              <w:left w:val="nil"/>
              <w:bottom w:val="nil"/>
              <w:right w:val="nil"/>
            </w:tcBorders>
            <w:shd w:val="clear" w:color="auto" w:fill="FFFFFF"/>
            <w:tcMar>
              <w:left w:w="58" w:type="dxa"/>
              <w:right w:w="58" w:type="dxa"/>
            </w:tcMar>
          </w:tcPr>
          <w:p w14:paraId="47F8380E" w14:textId="77777777" w:rsidR="00621DC2" w:rsidRPr="003F3A06" w:rsidRDefault="00621DC2" w:rsidP="00A53990">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188B45AF"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30637 (17.78%)</w:t>
            </w:r>
          </w:p>
        </w:tc>
      </w:tr>
      <w:tr w:rsidR="00621DC2" w:rsidRPr="003F3A06" w14:paraId="5591A69D"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7156F15B" w14:textId="77777777" w:rsidR="00621DC2" w:rsidRPr="003F3A06" w:rsidRDefault="00621DC2" w:rsidP="00A53990">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2F7612F7" w14:textId="0C65FC85" w:rsidR="00621DC2" w:rsidRPr="003F3A06" w:rsidRDefault="00621DC2" w:rsidP="00A53990">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Other</w:t>
            </w:r>
          </w:p>
        </w:tc>
        <w:tc>
          <w:tcPr>
            <w:tcW w:w="786" w:type="dxa"/>
            <w:vMerge/>
            <w:tcBorders>
              <w:top w:val="nil"/>
              <w:left w:val="nil"/>
              <w:bottom w:val="nil"/>
              <w:right w:val="nil"/>
            </w:tcBorders>
            <w:shd w:val="clear" w:color="auto" w:fill="FFFFFF"/>
            <w:tcMar>
              <w:left w:w="58" w:type="dxa"/>
              <w:right w:w="58" w:type="dxa"/>
            </w:tcMar>
          </w:tcPr>
          <w:p w14:paraId="5FC25E94" w14:textId="77777777" w:rsidR="00621DC2" w:rsidRPr="003F3A06" w:rsidRDefault="00621DC2" w:rsidP="00A53990">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3EB32D3B" w14:textId="77777777" w:rsidR="00621DC2" w:rsidRPr="003F3A06" w:rsidRDefault="00621DC2" w:rsidP="00A53990">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3101 (7.60%)</w:t>
            </w:r>
          </w:p>
        </w:tc>
      </w:tr>
      <w:tr w:rsidR="00621DC2" w:rsidRPr="003F3A06" w14:paraId="0C9CEB0C"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75196DD8"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1786" w:type="dxa"/>
            <w:tcBorders>
              <w:top w:val="nil"/>
              <w:left w:val="nil"/>
              <w:bottom w:val="nil"/>
              <w:right w:val="nil"/>
            </w:tcBorders>
            <w:shd w:val="clear" w:color="auto" w:fill="FFFFFF"/>
            <w:tcMar>
              <w:left w:w="58" w:type="dxa"/>
              <w:right w:w="58" w:type="dxa"/>
            </w:tcMar>
          </w:tcPr>
          <w:p w14:paraId="6B97F412"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3F7B5970"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c>
          <w:tcPr>
            <w:tcW w:w="1603" w:type="dxa"/>
            <w:tcBorders>
              <w:top w:val="nil"/>
              <w:left w:val="nil"/>
              <w:bottom w:val="nil"/>
              <w:right w:val="nil"/>
            </w:tcBorders>
            <w:shd w:val="clear" w:color="auto" w:fill="FFFFFF"/>
            <w:tcMar>
              <w:left w:w="58" w:type="dxa"/>
              <w:right w:w="58" w:type="dxa"/>
            </w:tcMar>
          </w:tcPr>
          <w:p w14:paraId="7A23041C"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r>
      <w:tr w:rsidR="00621DC2" w:rsidRPr="003F3A06" w14:paraId="4578231F"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4FB1B265"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Hispanic</w:t>
            </w:r>
          </w:p>
        </w:tc>
        <w:tc>
          <w:tcPr>
            <w:tcW w:w="1786" w:type="dxa"/>
            <w:tcBorders>
              <w:top w:val="nil"/>
              <w:left w:val="nil"/>
              <w:bottom w:val="nil"/>
              <w:right w:val="nil"/>
            </w:tcBorders>
            <w:shd w:val="clear" w:color="auto" w:fill="FFFFFF"/>
            <w:tcMar>
              <w:left w:w="58" w:type="dxa"/>
              <w:right w:w="58" w:type="dxa"/>
            </w:tcMar>
          </w:tcPr>
          <w:p w14:paraId="6F15B2F7"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Hispanic</w:t>
            </w:r>
          </w:p>
        </w:tc>
        <w:tc>
          <w:tcPr>
            <w:tcW w:w="786" w:type="dxa"/>
            <w:vMerge w:val="restart"/>
            <w:tcBorders>
              <w:top w:val="nil"/>
              <w:left w:val="nil"/>
              <w:bottom w:val="nil"/>
              <w:right w:val="nil"/>
            </w:tcBorders>
            <w:shd w:val="clear" w:color="auto" w:fill="FFFFFF"/>
            <w:tcMar>
              <w:left w:w="58" w:type="dxa"/>
              <w:right w:w="58" w:type="dxa"/>
            </w:tcMar>
          </w:tcPr>
          <w:p w14:paraId="2E7FAB9D"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492</w:t>
            </w:r>
          </w:p>
        </w:tc>
        <w:tc>
          <w:tcPr>
            <w:tcW w:w="1603" w:type="dxa"/>
            <w:tcBorders>
              <w:top w:val="nil"/>
              <w:left w:val="nil"/>
              <w:bottom w:val="nil"/>
              <w:right w:val="nil"/>
            </w:tcBorders>
            <w:shd w:val="clear" w:color="auto" w:fill="FFFFFF"/>
            <w:tcMar>
              <w:left w:w="58" w:type="dxa"/>
              <w:right w:w="58" w:type="dxa"/>
            </w:tcMar>
          </w:tcPr>
          <w:p w14:paraId="72E75F81"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1068 (12.21%)</w:t>
            </w:r>
          </w:p>
        </w:tc>
      </w:tr>
      <w:tr w:rsidR="00621DC2" w:rsidRPr="003F3A06" w14:paraId="530ED699"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2CE838F3" w14:textId="77777777" w:rsidR="00621DC2" w:rsidRPr="003F3A06" w:rsidRDefault="00621DC2" w:rsidP="00A53990">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63DD9033" w14:textId="77777777" w:rsidR="00621DC2" w:rsidRPr="003F3A06" w:rsidRDefault="00621DC2" w:rsidP="00A53990">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Non-Hispanic</w:t>
            </w:r>
          </w:p>
        </w:tc>
        <w:tc>
          <w:tcPr>
            <w:tcW w:w="786" w:type="dxa"/>
            <w:vMerge/>
            <w:tcBorders>
              <w:top w:val="nil"/>
              <w:left w:val="nil"/>
              <w:bottom w:val="nil"/>
              <w:right w:val="nil"/>
            </w:tcBorders>
            <w:shd w:val="clear" w:color="auto" w:fill="FFFFFF"/>
            <w:tcMar>
              <w:left w:w="58" w:type="dxa"/>
              <w:right w:w="58" w:type="dxa"/>
            </w:tcMar>
          </w:tcPr>
          <w:p w14:paraId="45F1F122" w14:textId="77777777" w:rsidR="00621DC2" w:rsidRPr="003F3A06" w:rsidRDefault="00621DC2" w:rsidP="00A53990">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6DBC81D0" w14:textId="77777777" w:rsidR="00621DC2" w:rsidRPr="003F3A06" w:rsidRDefault="00621DC2" w:rsidP="00A53990">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51424 (87.79%)</w:t>
            </w:r>
          </w:p>
        </w:tc>
      </w:tr>
      <w:tr w:rsidR="00621DC2" w:rsidRPr="003F3A06" w14:paraId="1DD98E3E"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7B4B9860" w14:textId="77777777"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Education</w:t>
            </w:r>
          </w:p>
        </w:tc>
        <w:tc>
          <w:tcPr>
            <w:tcW w:w="1786" w:type="dxa"/>
            <w:tcBorders>
              <w:top w:val="nil"/>
              <w:left w:val="nil"/>
              <w:bottom w:val="nil"/>
              <w:right w:val="nil"/>
            </w:tcBorders>
            <w:shd w:val="clear" w:color="auto" w:fill="FFFFFF"/>
            <w:tcMar>
              <w:left w:w="58" w:type="dxa"/>
              <w:right w:w="58" w:type="dxa"/>
            </w:tcMar>
          </w:tcPr>
          <w:p w14:paraId="1E219130" w14:textId="7ABC9AA8"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Less than High School</w:t>
            </w:r>
          </w:p>
        </w:tc>
        <w:tc>
          <w:tcPr>
            <w:tcW w:w="786" w:type="dxa"/>
            <w:vMerge w:val="restart"/>
            <w:tcBorders>
              <w:top w:val="nil"/>
              <w:left w:val="nil"/>
              <w:bottom w:val="nil"/>
              <w:right w:val="nil"/>
            </w:tcBorders>
            <w:shd w:val="clear" w:color="auto" w:fill="FFFFFF"/>
            <w:tcMar>
              <w:left w:w="58" w:type="dxa"/>
              <w:right w:w="58" w:type="dxa"/>
            </w:tcMar>
          </w:tcPr>
          <w:p w14:paraId="08CBB116"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724</w:t>
            </w:r>
          </w:p>
        </w:tc>
        <w:tc>
          <w:tcPr>
            <w:tcW w:w="1603" w:type="dxa"/>
            <w:tcBorders>
              <w:top w:val="nil"/>
              <w:left w:val="nil"/>
              <w:bottom w:val="nil"/>
              <w:right w:val="nil"/>
            </w:tcBorders>
            <w:shd w:val="clear" w:color="auto" w:fill="FFFFFF"/>
            <w:tcMar>
              <w:left w:w="58" w:type="dxa"/>
              <w:right w:w="58" w:type="dxa"/>
            </w:tcMar>
          </w:tcPr>
          <w:p w14:paraId="095559E2"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35311 (20.44%)</w:t>
            </w:r>
          </w:p>
        </w:tc>
      </w:tr>
      <w:tr w:rsidR="00621DC2" w:rsidRPr="003F3A06" w14:paraId="405CCC3B"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3E329BB8" w14:textId="77777777" w:rsidR="00621DC2" w:rsidRPr="003F3A06" w:rsidRDefault="00621DC2" w:rsidP="00A53990">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368CA85A" w14:textId="7DEB0E01"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High School</w:t>
            </w:r>
          </w:p>
        </w:tc>
        <w:tc>
          <w:tcPr>
            <w:tcW w:w="786" w:type="dxa"/>
            <w:vMerge/>
            <w:tcBorders>
              <w:top w:val="nil"/>
              <w:left w:val="nil"/>
              <w:bottom w:val="nil"/>
              <w:right w:val="nil"/>
            </w:tcBorders>
            <w:shd w:val="clear" w:color="auto" w:fill="FFFFFF"/>
            <w:tcMar>
              <w:left w:w="58" w:type="dxa"/>
              <w:right w:w="58" w:type="dxa"/>
            </w:tcMar>
          </w:tcPr>
          <w:p w14:paraId="4D235B9D" w14:textId="77777777" w:rsidR="00621DC2" w:rsidRPr="003F3A06" w:rsidRDefault="00621DC2" w:rsidP="00A53990">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607E647C"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88317 (51.13%)</w:t>
            </w:r>
          </w:p>
        </w:tc>
      </w:tr>
      <w:tr w:rsidR="00621DC2" w:rsidRPr="003F3A06" w14:paraId="0643A1B4"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4313C45B" w14:textId="77777777" w:rsidR="00621DC2" w:rsidRPr="003F3A06" w:rsidRDefault="00621DC2" w:rsidP="00A53990">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6860B77D" w14:textId="3D852CFB"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Some College</w:t>
            </w:r>
          </w:p>
        </w:tc>
        <w:tc>
          <w:tcPr>
            <w:tcW w:w="786" w:type="dxa"/>
            <w:vMerge/>
            <w:tcBorders>
              <w:top w:val="nil"/>
              <w:left w:val="nil"/>
              <w:bottom w:val="nil"/>
              <w:right w:val="nil"/>
            </w:tcBorders>
            <w:shd w:val="clear" w:color="auto" w:fill="FFFFFF"/>
            <w:tcMar>
              <w:left w:w="58" w:type="dxa"/>
              <w:right w:w="58" w:type="dxa"/>
            </w:tcMar>
          </w:tcPr>
          <w:p w14:paraId="616C2DD8" w14:textId="77777777" w:rsidR="00621DC2" w:rsidRPr="003F3A06" w:rsidRDefault="00621DC2" w:rsidP="00A53990">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0E27A5D7"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1549 (6.69%)</w:t>
            </w:r>
          </w:p>
        </w:tc>
      </w:tr>
      <w:tr w:rsidR="00621DC2" w:rsidRPr="003F3A06" w14:paraId="6EA924EB"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6B9F3C4C" w14:textId="77777777" w:rsidR="00621DC2" w:rsidRPr="003F3A06" w:rsidRDefault="00621DC2" w:rsidP="00A53990">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56D91B81" w14:textId="391B7353" w:rsidR="00621DC2" w:rsidRPr="003F3A06" w:rsidRDefault="00621DC2" w:rsidP="00A53990">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4-year College or More</w:t>
            </w:r>
          </w:p>
        </w:tc>
        <w:tc>
          <w:tcPr>
            <w:tcW w:w="786" w:type="dxa"/>
            <w:vMerge/>
            <w:tcBorders>
              <w:top w:val="nil"/>
              <w:left w:val="nil"/>
              <w:bottom w:val="nil"/>
              <w:right w:val="nil"/>
            </w:tcBorders>
            <w:shd w:val="clear" w:color="auto" w:fill="FFFFFF"/>
            <w:tcMar>
              <w:left w:w="58" w:type="dxa"/>
              <w:right w:w="58" w:type="dxa"/>
            </w:tcMar>
          </w:tcPr>
          <w:p w14:paraId="62011348" w14:textId="77777777" w:rsidR="00621DC2" w:rsidRPr="003F3A06" w:rsidRDefault="00621DC2" w:rsidP="00A53990">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5E4D8ED1" w14:textId="77777777" w:rsidR="00621DC2" w:rsidRPr="003F3A06" w:rsidRDefault="00621DC2" w:rsidP="00A53990">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37547 (21.74%)</w:t>
            </w:r>
          </w:p>
        </w:tc>
      </w:tr>
      <w:tr w:rsidR="00621DC2" w:rsidRPr="003F3A06" w14:paraId="2D113CA5"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6323FDBF" w14:textId="77777777"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1786" w:type="dxa"/>
            <w:tcBorders>
              <w:top w:val="nil"/>
              <w:left w:val="nil"/>
              <w:bottom w:val="nil"/>
              <w:right w:val="nil"/>
            </w:tcBorders>
            <w:shd w:val="clear" w:color="auto" w:fill="FFFFFF"/>
            <w:tcMar>
              <w:left w:w="58" w:type="dxa"/>
              <w:right w:w="58" w:type="dxa"/>
            </w:tcMar>
          </w:tcPr>
          <w:p w14:paraId="76CA63DF" w14:textId="77777777" w:rsidR="00621DC2" w:rsidRPr="003F3A06" w:rsidRDefault="00621DC2" w:rsidP="00DE61FF">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4D6659E6"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c>
          <w:tcPr>
            <w:tcW w:w="1603" w:type="dxa"/>
            <w:tcBorders>
              <w:top w:val="nil"/>
              <w:left w:val="nil"/>
              <w:bottom w:val="nil"/>
              <w:right w:val="nil"/>
            </w:tcBorders>
            <w:shd w:val="clear" w:color="auto" w:fill="FFFFFF"/>
            <w:tcMar>
              <w:left w:w="58" w:type="dxa"/>
              <w:right w:w="58" w:type="dxa"/>
            </w:tcMar>
          </w:tcPr>
          <w:p w14:paraId="6A939801" w14:textId="77777777" w:rsidR="00621DC2" w:rsidRPr="003F3A06" w:rsidRDefault="00621DC2" w:rsidP="00DE61FF">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r>
      <w:tr w:rsidR="00621DC2" w:rsidRPr="003F3A06" w14:paraId="4B527F87"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26A20F58"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Arthritis</w:t>
            </w:r>
          </w:p>
        </w:tc>
        <w:tc>
          <w:tcPr>
            <w:tcW w:w="1786" w:type="dxa"/>
            <w:tcBorders>
              <w:top w:val="nil"/>
              <w:left w:val="nil"/>
              <w:bottom w:val="nil"/>
              <w:right w:val="nil"/>
            </w:tcBorders>
            <w:shd w:val="clear" w:color="auto" w:fill="FFFFFF"/>
            <w:tcMar>
              <w:left w:w="58" w:type="dxa"/>
              <w:right w:w="58" w:type="dxa"/>
            </w:tcMar>
          </w:tcPr>
          <w:p w14:paraId="323368F4"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No</w:t>
            </w:r>
          </w:p>
        </w:tc>
        <w:tc>
          <w:tcPr>
            <w:tcW w:w="786" w:type="dxa"/>
            <w:vMerge w:val="restart"/>
            <w:tcBorders>
              <w:top w:val="nil"/>
              <w:left w:val="nil"/>
              <w:bottom w:val="nil"/>
              <w:right w:val="nil"/>
            </w:tcBorders>
            <w:shd w:val="clear" w:color="auto" w:fill="FFFFFF"/>
            <w:tcMar>
              <w:left w:w="58" w:type="dxa"/>
              <w:right w:w="58" w:type="dxa"/>
            </w:tcMar>
          </w:tcPr>
          <w:p w14:paraId="794E2524"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436</w:t>
            </w:r>
          </w:p>
        </w:tc>
        <w:tc>
          <w:tcPr>
            <w:tcW w:w="1603" w:type="dxa"/>
            <w:tcBorders>
              <w:top w:val="nil"/>
              <w:left w:val="nil"/>
              <w:bottom w:val="nil"/>
              <w:right w:val="nil"/>
            </w:tcBorders>
            <w:shd w:val="clear" w:color="auto" w:fill="FFFFFF"/>
            <w:tcMar>
              <w:left w:w="58" w:type="dxa"/>
              <w:right w:w="58" w:type="dxa"/>
            </w:tcMar>
          </w:tcPr>
          <w:p w14:paraId="45F3C160"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72816 (42.23%)</w:t>
            </w:r>
          </w:p>
        </w:tc>
      </w:tr>
      <w:tr w:rsidR="00621DC2" w:rsidRPr="003F3A06" w14:paraId="70967961"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36F34AC4"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2E880A2F" w14:textId="77777777" w:rsidR="00621DC2" w:rsidRPr="003F3A06" w:rsidRDefault="00621DC2" w:rsidP="00032478">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Yes</w:t>
            </w:r>
          </w:p>
        </w:tc>
        <w:tc>
          <w:tcPr>
            <w:tcW w:w="786" w:type="dxa"/>
            <w:vMerge/>
            <w:tcBorders>
              <w:top w:val="nil"/>
              <w:left w:val="nil"/>
              <w:bottom w:val="nil"/>
              <w:right w:val="nil"/>
            </w:tcBorders>
            <w:shd w:val="clear" w:color="auto" w:fill="FFFFFF"/>
            <w:tcMar>
              <w:left w:w="58" w:type="dxa"/>
              <w:right w:w="58" w:type="dxa"/>
            </w:tcMar>
          </w:tcPr>
          <w:p w14:paraId="33FB83C4"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52FAD61C" w14:textId="77777777" w:rsidR="00621DC2" w:rsidRPr="003F3A06" w:rsidRDefault="00621DC2" w:rsidP="00032478">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99620 (57.77%)</w:t>
            </w:r>
          </w:p>
        </w:tc>
      </w:tr>
      <w:tr w:rsidR="00621DC2" w:rsidRPr="003F3A06" w14:paraId="75267613"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4661D0F0"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1786" w:type="dxa"/>
            <w:tcBorders>
              <w:top w:val="nil"/>
              <w:left w:val="nil"/>
              <w:bottom w:val="nil"/>
              <w:right w:val="nil"/>
            </w:tcBorders>
            <w:shd w:val="clear" w:color="auto" w:fill="FFFFFF"/>
            <w:tcMar>
              <w:left w:w="58" w:type="dxa"/>
              <w:right w:w="58" w:type="dxa"/>
            </w:tcMar>
          </w:tcPr>
          <w:p w14:paraId="3199731F"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66E24C05"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c>
          <w:tcPr>
            <w:tcW w:w="1603" w:type="dxa"/>
            <w:tcBorders>
              <w:top w:val="nil"/>
              <w:left w:val="nil"/>
              <w:bottom w:val="nil"/>
              <w:right w:val="nil"/>
            </w:tcBorders>
            <w:shd w:val="clear" w:color="auto" w:fill="FFFFFF"/>
            <w:tcMar>
              <w:left w:w="58" w:type="dxa"/>
              <w:right w:w="58" w:type="dxa"/>
            </w:tcMar>
          </w:tcPr>
          <w:p w14:paraId="128B3AE7"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r>
      <w:tr w:rsidR="00621DC2" w:rsidRPr="003F3A06" w14:paraId="255B985F"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1603A2C9"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Back Pain</w:t>
            </w:r>
          </w:p>
        </w:tc>
        <w:tc>
          <w:tcPr>
            <w:tcW w:w="1786" w:type="dxa"/>
            <w:tcBorders>
              <w:top w:val="nil"/>
              <w:left w:val="nil"/>
              <w:bottom w:val="nil"/>
              <w:right w:val="nil"/>
            </w:tcBorders>
            <w:shd w:val="clear" w:color="auto" w:fill="FFFFFF"/>
            <w:tcMar>
              <w:left w:w="58" w:type="dxa"/>
              <w:right w:w="58" w:type="dxa"/>
            </w:tcMar>
          </w:tcPr>
          <w:p w14:paraId="2488B03E"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No</w:t>
            </w:r>
          </w:p>
        </w:tc>
        <w:tc>
          <w:tcPr>
            <w:tcW w:w="786" w:type="dxa"/>
            <w:vMerge w:val="restart"/>
            <w:tcBorders>
              <w:top w:val="nil"/>
              <w:left w:val="nil"/>
              <w:bottom w:val="nil"/>
              <w:right w:val="nil"/>
            </w:tcBorders>
            <w:shd w:val="clear" w:color="auto" w:fill="FFFFFF"/>
            <w:tcMar>
              <w:left w:w="58" w:type="dxa"/>
              <w:right w:w="58" w:type="dxa"/>
            </w:tcMar>
          </w:tcPr>
          <w:p w14:paraId="2ADE0F58"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85626</w:t>
            </w:r>
          </w:p>
        </w:tc>
        <w:tc>
          <w:tcPr>
            <w:tcW w:w="1603" w:type="dxa"/>
            <w:tcBorders>
              <w:top w:val="nil"/>
              <w:left w:val="nil"/>
              <w:bottom w:val="nil"/>
              <w:right w:val="nil"/>
            </w:tcBorders>
            <w:shd w:val="clear" w:color="auto" w:fill="FFFFFF"/>
            <w:tcMar>
              <w:left w:w="58" w:type="dxa"/>
              <w:right w:w="58" w:type="dxa"/>
            </w:tcMar>
          </w:tcPr>
          <w:p w14:paraId="23FF6E20"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51914 (60.63%)</w:t>
            </w:r>
          </w:p>
        </w:tc>
      </w:tr>
      <w:tr w:rsidR="00621DC2" w:rsidRPr="003F3A06" w14:paraId="4FB4CF08"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45F14AFB"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54D64A30" w14:textId="77777777" w:rsidR="00621DC2" w:rsidRPr="003F3A06" w:rsidRDefault="00621DC2" w:rsidP="00032478">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Yes</w:t>
            </w:r>
          </w:p>
        </w:tc>
        <w:tc>
          <w:tcPr>
            <w:tcW w:w="786" w:type="dxa"/>
            <w:vMerge/>
            <w:tcBorders>
              <w:top w:val="nil"/>
              <w:left w:val="nil"/>
              <w:bottom w:val="nil"/>
              <w:right w:val="nil"/>
            </w:tcBorders>
            <w:shd w:val="clear" w:color="auto" w:fill="FFFFFF"/>
            <w:tcMar>
              <w:left w:w="58" w:type="dxa"/>
              <w:right w:w="58" w:type="dxa"/>
            </w:tcMar>
          </w:tcPr>
          <w:p w14:paraId="3BE8E675"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70DDFA3B" w14:textId="77777777" w:rsidR="00621DC2" w:rsidRPr="003F3A06" w:rsidRDefault="00621DC2" w:rsidP="00032478">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33712 (39.37%)</w:t>
            </w:r>
          </w:p>
        </w:tc>
      </w:tr>
      <w:tr w:rsidR="00621DC2" w:rsidRPr="003F3A06" w14:paraId="1AE1239C"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61578A97"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1786" w:type="dxa"/>
            <w:tcBorders>
              <w:top w:val="nil"/>
              <w:left w:val="nil"/>
              <w:bottom w:val="nil"/>
              <w:right w:val="nil"/>
            </w:tcBorders>
            <w:shd w:val="clear" w:color="auto" w:fill="FFFFFF"/>
            <w:tcMar>
              <w:left w:w="58" w:type="dxa"/>
              <w:right w:w="58" w:type="dxa"/>
            </w:tcMar>
          </w:tcPr>
          <w:p w14:paraId="766CA861"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41849629"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c>
          <w:tcPr>
            <w:tcW w:w="1603" w:type="dxa"/>
            <w:tcBorders>
              <w:top w:val="nil"/>
              <w:left w:val="nil"/>
              <w:bottom w:val="nil"/>
              <w:right w:val="nil"/>
            </w:tcBorders>
            <w:shd w:val="clear" w:color="auto" w:fill="FFFFFF"/>
            <w:tcMar>
              <w:left w:w="58" w:type="dxa"/>
              <w:right w:w="58" w:type="dxa"/>
            </w:tcMar>
          </w:tcPr>
          <w:p w14:paraId="168185BA"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r>
      <w:tr w:rsidR="00621DC2" w:rsidRPr="003F3A06" w14:paraId="5D0B9E76"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2231BC4A"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Persistent Headaches</w:t>
            </w:r>
          </w:p>
        </w:tc>
        <w:tc>
          <w:tcPr>
            <w:tcW w:w="1786" w:type="dxa"/>
            <w:tcBorders>
              <w:top w:val="nil"/>
              <w:left w:val="nil"/>
              <w:bottom w:val="nil"/>
              <w:right w:val="nil"/>
            </w:tcBorders>
            <w:shd w:val="clear" w:color="auto" w:fill="FFFFFF"/>
            <w:tcMar>
              <w:left w:w="58" w:type="dxa"/>
              <w:right w:w="58" w:type="dxa"/>
            </w:tcMar>
          </w:tcPr>
          <w:p w14:paraId="69112963"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No</w:t>
            </w:r>
          </w:p>
        </w:tc>
        <w:tc>
          <w:tcPr>
            <w:tcW w:w="786" w:type="dxa"/>
            <w:vMerge w:val="restart"/>
            <w:tcBorders>
              <w:top w:val="nil"/>
              <w:left w:val="nil"/>
              <w:bottom w:val="nil"/>
              <w:right w:val="nil"/>
            </w:tcBorders>
            <w:shd w:val="clear" w:color="auto" w:fill="FFFFFF"/>
            <w:tcMar>
              <w:left w:w="58" w:type="dxa"/>
              <w:right w:w="58" w:type="dxa"/>
            </w:tcMar>
          </w:tcPr>
          <w:p w14:paraId="526DB83F"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85676</w:t>
            </w:r>
          </w:p>
        </w:tc>
        <w:tc>
          <w:tcPr>
            <w:tcW w:w="1603" w:type="dxa"/>
            <w:tcBorders>
              <w:top w:val="nil"/>
              <w:left w:val="nil"/>
              <w:bottom w:val="nil"/>
              <w:right w:val="nil"/>
            </w:tcBorders>
            <w:shd w:val="clear" w:color="auto" w:fill="FFFFFF"/>
            <w:tcMar>
              <w:left w:w="58" w:type="dxa"/>
              <w:right w:w="58" w:type="dxa"/>
            </w:tcMar>
          </w:tcPr>
          <w:p w14:paraId="56421756"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76491 (89.28%)</w:t>
            </w:r>
          </w:p>
        </w:tc>
      </w:tr>
      <w:tr w:rsidR="00621DC2" w:rsidRPr="003F3A06" w14:paraId="79056381"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21CAF96C"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02CF74F0" w14:textId="77777777" w:rsidR="00621DC2" w:rsidRPr="003F3A06" w:rsidRDefault="00621DC2" w:rsidP="00032478">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Yes</w:t>
            </w:r>
          </w:p>
        </w:tc>
        <w:tc>
          <w:tcPr>
            <w:tcW w:w="786" w:type="dxa"/>
            <w:vMerge/>
            <w:tcBorders>
              <w:top w:val="nil"/>
              <w:left w:val="nil"/>
              <w:bottom w:val="nil"/>
              <w:right w:val="nil"/>
            </w:tcBorders>
            <w:shd w:val="clear" w:color="auto" w:fill="FFFFFF"/>
            <w:tcMar>
              <w:left w:w="58" w:type="dxa"/>
              <w:right w:w="58" w:type="dxa"/>
            </w:tcMar>
          </w:tcPr>
          <w:p w14:paraId="6BC5C059"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1C711A23" w14:textId="77777777" w:rsidR="00621DC2" w:rsidRPr="003F3A06" w:rsidRDefault="00621DC2" w:rsidP="00032478">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9185 (10.72%)</w:t>
            </w:r>
          </w:p>
        </w:tc>
      </w:tr>
      <w:tr w:rsidR="00621DC2" w:rsidRPr="003F3A06" w14:paraId="43DAAF3E"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72170F84"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1786" w:type="dxa"/>
            <w:tcBorders>
              <w:top w:val="nil"/>
              <w:left w:val="nil"/>
              <w:bottom w:val="nil"/>
              <w:right w:val="nil"/>
            </w:tcBorders>
            <w:shd w:val="clear" w:color="auto" w:fill="FFFFFF"/>
            <w:tcMar>
              <w:left w:w="58" w:type="dxa"/>
              <w:right w:w="58" w:type="dxa"/>
            </w:tcMar>
          </w:tcPr>
          <w:p w14:paraId="79BB3AB4"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1EC8000E"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c>
          <w:tcPr>
            <w:tcW w:w="1603" w:type="dxa"/>
            <w:tcBorders>
              <w:top w:val="nil"/>
              <w:left w:val="nil"/>
              <w:bottom w:val="nil"/>
              <w:right w:val="nil"/>
            </w:tcBorders>
            <w:shd w:val="clear" w:color="auto" w:fill="FFFFFF"/>
            <w:tcMar>
              <w:left w:w="58" w:type="dxa"/>
              <w:right w:w="58" w:type="dxa"/>
            </w:tcMar>
          </w:tcPr>
          <w:p w14:paraId="79B6EBE1"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r>
      <w:tr w:rsidR="00621DC2" w:rsidRPr="003F3A06" w14:paraId="1CDD9BCD"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4A5C1D47"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Must-Access PDMP</w:t>
            </w:r>
          </w:p>
        </w:tc>
        <w:tc>
          <w:tcPr>
            <w:tcW w:w="1786" w:type="dxa"/>
            <w:tcBorders>
              <w:top w:val="nil"/>
              <w:left w:val="nil"/>
              <w:bottom w:val="nil"/>
              <w:right w:val="nil"/>
            </w:tcBorders>
            <w:shd w:val="clear" w:color="auto" w:fill="FFFFFF"/>
            <w:tcMar>
              <w:left w:w="58" w:type="dxa"/>
              <w:right w:w="58" w:type="dxa"/>
            </w:tcMar>
          </w:tcPr>
          <w:p w14:paraId="4ADC056F"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No</w:t>
            </w:r>
          </w:p>
        </w:tc>
        <w:tc>
          <w:tcPr>
            <w:tcW w:w="786" w:type="dxa"/>
            <w:vMerge w:val="restart"/>
            <w:tcBorders>
              <w:top w:val="nil"/>
              <w:left w:val="nil"/>
              <w:bottom w:val="nil"/>
              <w:right w:val="nil"/>
            </w:tcBorders>
            <w:shd w:val="clear" w:color="auto" w:fill="FFFFFF"/>
            <w:tcMar>
              <w:left w:w="58" w:type="dxa"/>
              <w:right w:w="58" w:type="dxa"/>
            </w:tcMar>
          </w:tcPr>
          <w:p w14:paraId="75C94897"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724</w:t>
            </w:r>
          </w:p>
        </w:tc>
        <w:tc>
          <w:tcPr>
            <w:tcW w:w="1603" w:type="dxa"/>
            <w:tcBorders>
              <w:top w:val="nil"/>
              <w:left w:val="nil"/>
              <w:bottom w:val="nil"/>
              <w:right w:val="nil"/>
            </w:tcBorders>
            <w:shd w:val="clear" w:color="auto" w:fill="FFFFFF"/>
            <w:tcMar>
              <w:left w:w="58" w:type="dxa"/>
              <w:right w:w="58" w:type="dxa"/>
            </w:tcMar>
          </w:tcPr>
          <w:p w14:paraId="45F2BDD2"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57186 (91.00%)</w:t>
            </w:r>
          </w:p>
        </w:tc>
      </w:tr>
      <w:tr w:rsidR="00621DC2" w:rsidRPr="003F3A06" w14:paraId="6E541A7F"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7CAEBF4A"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56ED8672" w14:textId="77777777" w:rsidR="00621DC2" w:rsidRPr="003F3A06" w:rsidRDefault="00621DC2" w:rsidP="00032478">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Yes</w:t>
            </w:r>
          </w:p>
        </w:tc>
        <w:tc>
          <w:tcPr>
            <w:tcW w:w="786" w:type="dxa"/>
            <w:vMerge/>
            <w:tcBorders>
              <w:top w:val="nil"/>
              <w:left w:val="nil"/>
              <w:bottom w:val="nil"/>
              <w:right w:val="nil"/>
            </w:tcBorders>
            <w:shd w:val="clear" w:color="auto" w:fill="FFFFFF"/>
            <w:tcMar>
              <w:left w:w="58" w:type="dxa"/>
              <w:right w:w="58" w:type="dxa"/>
            </w:tcMar>
          </w:tcPr>
          <w:p w14:paraId="714BBA53"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0137E61C" w14:textId="77777777" w:rsidR="00621DC2" w:rsidRPr="003F3A06" w:rsidRDefault="00621DC2" w:rsidP="00032478">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5538 (9.00%)</w:t>
            </w:r>
          </w:p>
        </w:tc>
      </w:tr>
      <w:tr w:rsidR="00621DC2" w:rsidRPr="003F3A06" w14:paraId="5CAEA92A" w14:textId="77777777" w:rsidTr="006F532D">
        <w:trPr>
          <w:cantSplit/>
          <w:jc w:val="center"/>
        </w:trPr>
        <w:tc>
          <w:tcPr>
            <w:tcW w:w="1728" w:type="dxa"/>
            <w:tcBorders>
              <w:top w:val="nil"/>
              <w:left w:val="nil"/>
              <w:bottom w:val="nil"/>
              <w:right w:val="nil"/>
            </w:tcBorders>
            <w:shd w:val="clear" w:color="auto" w:fill="FFFFFF"/>
            <w:tcMar>
              <w:left w:w="58" w:type="dxa"/>
              <w:right w:w="58" w:type="dxa"/>
            </w:tcMar>
          </w:tcPr>
          <w:p w14:paraId="6F9031A4"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1786" w:type="dxa"/>
            <w:tcBorders>
              <w:top w:val="nil"/>
              <w:left w:val="nil"/>
              <w:bottom w:val="nil"/>
              <w:right w:val="nil"/>
            </w:tcBorders>
            <w:shd w:val="clear" w:color="auto" w:fill="FFFFFF"/>
            <w:tcMar>
              <w:left w:w="58" w:type="dxa"/>
              <w:right w:w="58" w:type="dxa"/>
            </w:tcMar>
          </w:tcPr>
          <w:p w14:paraId="09CD4C41"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23F30DD7"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c>
          <w:tcPr>
            <w:tcW w:w="1603" w:type="dxa"/>
            <w:tcBorders>
              <w:top w:val="nil"/>
              <w:left w:val="nil"/>
              <w:bottom w:val="nil"/>
              <w:right w:val="nil"/>
            </w:tcBorders>
            <w:shd w:val="clear" w:color="auto" w:fill="FFFFFF"/>
            <w:tcMar>
              <w:left w:w="58" w:type="dxa"/>
              <w:right w:w="58" w:type="dxa"/>
            </w:tcMar>
          </w:tcPr>
          <w:p w14:paraId="3E66BBBC"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r>
      <w:tr w:rsidR="00621DC2" w:rsidRPr="003F3A06" w14:paraId="4DB7E923" w14:textId="77777777" w:rsidTr="006F532D">
        <w:trPr>
          <w:cantSplit/>
          <w:jc w:val="center"/>
        </w:trPr>
        <w:tc>
          <w:tcPr>
            <w:tcW w:w="1728" w:type="dxa"/>
            <w:vMerge w:val="restart"/>
            <w:tcBorders>
              <w:top w:val="nil"/>
              <w:left w:val="nil"/>
              <w:bottom w:val="nil"/>
              <w:right w:val="nil"/>
            </w:tcBorders>
            <w:shd w:val="clear" w:color="auto" w:fill="FFFFFF"/>
            <w:tcMar>
              <w:left w:w="58" w:type="dxa"/>
              <w:right w:w="58" w:type="dxa"/>
            </w:tcMar>
          </w:tcPr>
          <w:p w14:paraId="56184CE6"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Medical Marijuana Law</w:t>
            </w:r>
          </w:p>
        </w:tc>
        <w:tc>
          <w:tcPr>
            <w:tcW w:w="1786" w:type="dxa"/>
            <w:tcBorders>
              <w:top w:val="nil"/>
              <w:left w:val="nil"/>
              <w:bottom w:val="nil"/>
              <w:right w:val="nil"/>
            </w:tcBorders>
            <w:shd w:val="clear" w:color="auto" w:fill="FFFFFF"/>
            <w:tcMar>
              <w:left w:w="58" w:type="dxa"/>
              <w:right w:w="58" w:type="dxa"/>
            </w:tcMar>
          </w:tcPr>
          <w:p w14:paraId="7D4AF28F"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No</w:t>
            </w:r>
          </w:p>
        </w:tc>
        <w:tc>
          <w:tcPr>
            <w:tcW w:w="786" w:type="dxa"/>
            <w:vMerge w:val="restart"/>
            <w:tcBorders>
              <w:top w:val="nil"/>
              <w:left w:val="nil"/>
              <w:bottom w:val="nil"/>
              <w:right w:val="nil"/>
            </w:tcBorders>
            <w:shd w:val="clear" w:color="auto" w:fill="FFFFFF"/>
            <w:tcMar>
              <w:left w:w="58" w:type="dxa"/>
              <w:right w:w="58" w:type="dxa"/>
            </w:tcMar>
          </w:tcPr>
          <w:p w14:paraId="3F486471"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724</w:t>
            </w:r>
          </w:p>
        </w:tc>
        <w:tc>
          <w:tcPr>
            <w:tcW w:w="1603" w:type="dxa"/>
            <w:tcBorders>
              <w:top w:val="nil"/>
              <w:left w:val="nil"/>
              <w:bottom w:val="nil"/>
              <w:right w:val="nil"/>
            </w:tcBorders>
            <w:shd w:val="clear" w:color="auto" w:fill="FFFFFF"/>
            <w:tcMar>
              <w:left w:w="58" w:type="dxa"/>
              <w:right w:w="58" w:type="dxa"/>
            </w:tcMar>
          </w:tcPr>
          <w:p w14:paraId="57420CB4"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19149 (68.98%)</w:t>
            </w:r>
          </w:p>
        </w:tc>
      </w:tr>
      <w:tr w:rsidR="00621DC2" w:rsidRPr="003F3A06" w14:paraId="556DDC9C" w14:textId="77777777" w:rsidTr="006F532D">
        <w:trPr>
          <w:cantSplit/>
          <w:jc w:val="center"/>
        </w:trPr>
        <w:tc>
          <w:tcPr>
            <w:tcW w:w="1728" w:type="dxa"/>
            <w:vMerge/>
            <w:tcBorders>
              <w:top w:val="nil"/>
              <w:left w:val="nil"/>
              <w:bottom w:val="nil"/>
              <w:right w:val="nil"/>
            </w:tcBorders>
            <w:shd w:val="clear" w:color="auto" w:fill="FFFFFF"/>
            <w:tcMar>
              <w:left w:w="58" w:type="dxa"/>
              <w:right w:w="58" w:type="dxa"/>
            </w:tcMar>
          </w:tcPr>
          <w:p w14:paraId="2377B04B"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41B2F926" w14:textId="77777777" w:rsidR="00621DC2" w:rsidRPr="003F3A06" w:rsidRDefault="00621DC2" w:rsidP="00032478">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Yes</w:t>
            </w:r>
          </w:p>
        </w:tc>
        <w:tc>
          <w:tcPr>
            <w:tcW w:w="786" w:type="dxa"/>
            <w:vMerge/>
            <w:tcBorders>
              <w:top w:val="nil"/>
              <w:left w:val="nil"/>
              <w:bottom w:val="nil"/>
              <w:right w:val="nil"/>
            </w:tcBorders>
            <w:shd w:val="clear" w:color="auto" w:fill="FFFFFF"/>
            <w:tcMar>
              <w:left w:w="58" w:type="dxa"/>
              <w:right w:w="58" w:type="dxa"/>
            </w:tcMar>
          </w:tcPr>
          <w:p w14:paraId="0A0D00B9"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2FE16B7C" w14:textId="77777777" w:rsidR="00621DC2" w:rsidRPr="003F3A06" w:rsidRDefault="00621DC2" w:rsidP="00032478">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53575 (31.02%)</w:t>
            </w:r>
          </w:p>
        </w:tc>
      </w:tr>
      <w:tr w:rsidR="00621DC2" w:rsidRPr="003F3A06" w14:paraId="6064A711" w14:textId="77777777" w:rsidTr="006F532D">
        <w:trPr>
          <w:cantSplit/>
          <w:jc w:val="center"/>
        </w:trPr>
        <w:tc>
          <w:tcPr>
            <w:tcW w:w="1728" w:type="dxa"/>
            <w:tcBorders>
              <w:top w:val="nil"/>
              <w:left w:val="nil"/>
              <w:right w:val="nil"/>
            </w:tcBorders>
            <w:shd w:val="clear" w:color="auto" w:fill="FFFFFF"/>
            <w:tcMar>
              <w:left w:w="58" w:type="dxa"/>
              <w:right w:w="58" w:type="dxa"/>
            </w:tcMar>
          </w:tcPr>
          <w:p w14:paraId="6A7D6A00"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1786" w:type="dxa"/>
            <w:tcBorders>
              <w:top w:val="nil"/>
              <w:left w:val="nil"/>
              <w:bottom w:val="nil"/>
              <w:right w:val="nil"/>
            </w:tcBorders>
            <w:shd w:val="clear" w:color="auto" w:fill="FFFFFF"/>
            <w:tcMar>
              <w:left w:w="58" w:type="dxa"/>
              <w:right w:w="58" w:type="dxa"/>
            </w:tcMar>
          </w:tcPr>
          <w:p w14:paraId="68586FD8"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p>
        </w:tc>
        <w:tc>
          <w:tcPr>
            <w:tcW w:w="786" w:type="dxa"/>
            <w:tcBorders>
              <w:top w:val="nil"/>
              <w:left w:val="nil"/>
              <w:bottom w:val="nil"/>
              <w:right w:val="nil"/>
            </w:tcBorders>
            <w:shd w:val="clear" w:color="auto" w:fill="FFFFFF"/>
            <w:tcMar>
              <w:left w:w="58" w:type="dxa"/>
              <w:right w:w="58" w:type="dxa"/>
            </w:tcMar>
          </w:tcPr>
          <w:p w14:paraId="23C79640"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c>
          <w:tcPr>
            <w:tcW w:w="1603" w:type="dxa"/>
            <w:tcBorders>
              <w:top w:val="nil"/>
              <w:left w:val="nil"/>
              <w:bottom w:val="nil"/>
              <w:right w:val="nil"/>
            </w:tcBorders>
            <w:shd w:val="clear" w:color="auto" w:fill="FFFFFF"/>
            <w:tcMar>
              <w:left w:w="58" w:type="dxa"/>
              <w:right w:w="58" w:type="dxa"/>
            </w:tcMar>
          </w:tcPr>
          <w:p w14:paraId="3ADBD47D"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p>
        </w:tc>
      </w:tr>
      <w:tr w:rsidR="00621DC2" w:rsidRPr="003F3A06" w14:paraId="26C5A392" w14:textId="77777777" w:rsidTr="006F532D">
        <w:trPr>
          <w:cantSplit/>
          <w:jc w:val="center"/>
        </w:trPr>
        <w:tc>
          <w:tcPr>
            <w:tcW w:w="1728" w:type="dxa"/>
            <w:vMerge w:val="restart"/>
            <w:tcBorders>
              <w:top w:val="nil"/>
              <w:left w:val="nil"/>
              <w:bottom w:val="single" w:sz="4" w:space="0" w:color="auto"/>
              <w:right w:val="nil"/>
            </w:tcBorders>
            <w:shd w:val="clear" w:color="auto" w:fill="FFFFFF"/>
            <w:tcMar>
              <w:left w:w="58" w:type="dxa"/>
              <w:right w:w="58" w:type="dxa"/>
            </w:tcMar>
          </w:tcPr>
          <w:p w14:paraId="7DB0DB73"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Interview Wave Year</w:t>
            </w:r>
          </w:p>
        </w:tc>
        <w:tc>
          <w:tcPr>
            <w:tcW w:w="1786" w:type="dxa"/>
            <w:tcBorders>
              <w:top w:val="nil"/>
              <w:left w:val="nil"/>
              <w:bottom w:val="nil"/>
              <w:right w:val="nil"/>
            </w:tcBorders>
            <w:shd w:val="clear" w:color="auto" w:fill="FFFFFF"/>
            <w:tcMar>
              <w:left w:w="58" w:type="dxa"/>
              <w:right w:w="58" w:type="dxa"/>
            </w:tcMar>
          </w:tcPr>
          <w:p w14:paraId="04DFD433"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02</w:t>
            </w:r>
          </w:p>
        </w:tc>
        <w:tc>
          <w:tcPr>
            <w:tcW w:w="786" w:type="dxa"/>
            <w:vMerge w:val="restart"/>
            <w:tcBorders>
              <w:top w:val="nil"/>
              <w:left w:val="nil"/>
              <w:bottom w:val="nil"/>
              <w:right w:val="nil"/>
            </w:tcBorders>
            <w:shd w:val="clear" w:color="auto" w:fill="FFFFFF"/>
            <w:tcMar>
              <w:left w:w="58" w:type="dxa"/>
              <w:right w:w="58" w:type="dxa"/>
            </w:tcMar>
          </w:tcPr>
          <w:p w14:paraId="19DC611A"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2724</w:t>
            </w:r>
          </w:p>
        </w:tc>
        <w:tc>
          <w:tcPr>
            <w:tcW w:w="1603" w:type="dxa"/>
            <w:tcBorders>
              <w:top w:val="nil"/>
              <w:left w:val="nil"/>
              <w:bottom w:val="nil"/>
              <w:right w:val="nil"/>
            </w:tcBorders>
            <w:shd w:val="clear" w:color="auto" w:fill="FFFFFF"/>
            <w:tcMar>
              <w:left w:w="58" w:type="dxa"/>
              <w:right w:w="58" w:type="dxa"/>
            </w:tcMar>
          </w:tcPr>
          <w:p w14:paraId="3685DB3E"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8122 (10.49%)</w:t>
            </w:r>
          </w:p>
        </w:tc>
      </w:tr>
      <w:tr w:rsidR="00621DC2" w:rsidRPr="003F3A06" w14:paraId="1A3AE166" w14:textId="77777777" w:rsidTr="006F532D">
        <w:trPr>
          <w:cantSplit/>
          <w:jc w:val="center"/>
        </w:trPr>
        <w:tc>
          <w:tcPr>
            <w:tcW w:w="1728" w:type="dxa"/>
            <w:vMerge/>
            <w:tcBorders>
              <w:top w:val="nil"/>
              <w:left w:val="nil"/>
              <w:bottom w:val="single" w:sz="4" w:space="0" w:color="auto"/>
              <w:right w:val="nil"/>
            </w:tcBorders>
            <w:shd w:val="clear" w:color="auto" w:fill="FFFFFF"/>
            <w:tcMar>
              <w:left w:w="58" w:type="dxa"/>
              <w:right w:w="58" w:type="dxa"/>
            </w:tcMar>
          </w:tcPr>
          <w:p w14:paraId="0720DEDA"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1311F743"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04</w:t>
            </w:r>
          </w:p>
        </w:tc>
        <w:tc>
          <w:tcPr>
            <w:tcW w:w="786" w:type="dxa"/>
            <w:vMerge/>
            <w:tcBorders>
              <w:top w:val="nil"/>
              <w:left w:val="nil"/>
              <w:bottom w:val="nil"/>
              <w:right w:val="nil"/>
            </w:tcBorders>
            <w:shd w:val="clear" w:color="auto" w:fill="FFFFFF"/>
            <w:tcMar>
              <w:left w:w="58" w:type="dxa"/>
              <w:right w:w="58" w:type="dxa"/>
            </w:tcMar>
          </w:tcPr>
          <w:p w14:paraId="3347834F"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5985297E"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072 (11.62%)</w:t>
            </w:r>
          </w:p>
        </w:tc>
      </w:tr>
      <w:tr w:rsidR="00621DC2" w:rsidRPr="003F3A06" w14:paraId="2CC578A4" w14:textId="77777777" w:rsidTr="006F532D">
        <w:trPr>
          <w:cantSplit/>
          <w:jc w:val="center"/>
        </w:trPr>
        <w:tc>
          <w:tcPr>
            <w:tcW w:w="1728" w:type="dxa"/>
            <w:vMerge/>
            <w:tcBorders>
              <w:top w:val="nil"/>
              <w:left w:val="nil"/>
              <w:bottom w:val="single" w:sz="4" w:space="0" w:color="auto"/>
              <w:right w:val="nil"/>
            </w:tcBorders>
            <w:shd w:val="clear" w:color="auto" w:fill="FFFFFF"/>
            <w:tcMar>
              <w:left w:w="58" w:type="dxa"/>
              <w:right w:w="58" w:type="dxa"/>
            </w:tcMar>
          </w:tcPr>
          <w:p w14:paraId="5FE5BA6E"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0B2DE688"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06</w:t>
            </w:r>
          </w:p>
        </w:tc>
        <w:tc>
          <w:tcPr>
            <w:tcW w:w="786" w:type="dxa"/>
            <w:vMerge/>
            <w:tcBorders>
              <w:top w:val="nil"/>
              <w:left w:val="nil"/>
              <w:bottom w:val="nil"/>
              <w:right w:val="nil"/>
            </w:tcBorders>
            <w:shd w:val="clear" w:color="auto" w:fill="FFFFFF"/>
            <w:tcMar>
              <w:left w:w="58" w:type="dxa"/>
              <w:right w:w="58" w:type="dxa"/>
            </w:tcMar>
          </w:tcPr>
          <w:p w14:paraId="7AF19757"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2147DDB1"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8399 (10.65%)</w:t>
            </w:r>
          </w:p>
        </w:tc>
      </w:tr>
      <w:tr w:rsidR="00621DC2" w:rsidRPr="003F3A06" w14:paraId="121B9D0F" w14:textId="77777777" w:rsidTr="006F532D">
        <w:trPr>
          <w:cantSplit/>
          <w:jc w:val="center"/>
        </w:trPr>
        <w:tc>
          <w:tcPr>
            <w:tcW w:w="1728" w:type="dxa"/>
            <w:vMerge/>
            <w:tcBorders>
              <w:top w:val="nil"/>
              <w:left w:val="nil"/>
              <w:bottom w:val="single" w:sz="4" w:space="0" w:color="auto"/>
              <w:right w:val="nil"/>
            </w:tcBorders>
            <w:shd w:val="clear" w:color="auto" w:fill="FFFFFF"/>
            <w:tcMar>
              <w:left w:w="58" w:type="dxa"/>
              <w:right w:w="58" w:type="dxa"/>
            </w:tcMar>
          </w:tcPr>
          <w:p w14:paraId="2EB1F888"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7C9841C9"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08</w:t>
            </w:r>
          </w:p>
        </w:tc>
        <w:tc>
          <w:tcPr>
            <w:tcW w:w="786" w:type="dxa"/>
            <w:vMerge/>
            <w:tcBorders>
              <w:top w:val="nil"/>
              <w:left w:val="nil"/>
              <w:bottom w:val="nil"/>
              <w:right w:val="nil"/>
            </w:tcBorders>
            <w:shd w:val="clear" w:color="auto" w:fill="FFFFFF"/>
            <w:tcMar>
              <w:left w:w="58" w:type="dxa"/>
              <w:right w:w="58" w:type="dxa"/>
            </w:tcMar>
          </w:tcPr>
          <w:p w14:paraId="7820A7B0"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17CE0BE4"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146 (9.93%)</w:t>
            </w:r>
          </w:p>
        </w:tc>
      </w:tr>
      <w:tr w:rsidR="00621DC2" w:rsidRPr="003F3A06" w14:paraId="07AB97C7" w14:textId="77777777" w:rsidTr="006F532D">
        <w:trPr>
          <w:cantSplit/>
          <w:jc w:val="center"/>
        </w:trPr>
        <w:tc>
          <w:tcPr>
            <w:tcW w:w="1728" w:type="dxa"/>
            <w:vMerge/>
            <w:tcBorders>
              <w:top w:val="nil"/>
              <w:left w:val="nil"/>
              <w:bottom w:val="single" w:sz="4" w:space="0" w:color="auto"/>
              <w:right w:val="nil"/>
            </w:tcBorders>
            <w:shd w:val="clear" w:color="auto" w:fill="FFFFFF"/>
            <w:tcMar>
              <w:left w:w="58" w:type="dxa"/>
              <w:right w:w="58" w:type="dxa"/>
            </w:tcMar>
          </w:tcPr>
          <w:p w14:paraId="486509A3"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672F8D1A"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10</w:t>
            </w:r>
          </w:p>
        </w:tc>
        <w:tc>
          <w:tcPr>
            <w:tcW w:w="786" w:type="dxa"/>
            <w:vMerge/>
            <w:tcBorders>
              <w:top w:val="nil"/>
              <w:left w:val="nil"/>
              <w:bottom w:val="nil"/>
              <w:right w:val="nil"/>
            </w:tcBorders>
            <w:shd w:val="clear" w:color="auto" w:fill="FFFFFF"/>
            <w:tcMar>
              <w:left w:w="58" w:type="dxa"/>
              <w:right w:w="58" w:type="dxa"/>
            </w:tcMar>
          </w:tcPr>
          <w:p w14:paraId="264504F3"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40DBA456"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1961 (12.71%)</w:t>
            </w:r>
          </w:p>
        </w:tc>
      </w:tr>
      <w:tr w:rsidR="00621DC2" w:rsidRPr="003F3A06" w14:paraId="227AF1A0" w14:textId="77777777" w:rsidTr="006F532D">
        <w:trPr>
          <w:cantSplit/>
          <w:jc w:val="center"/>
        </w:trPr>
        <w:tc>
          <w:tcPr>
            <w:tcW w:w="1728" w:type="dxa"/>
            <w:vMerge/>
            <w:tcBorders>
              <w:top w:val="nil"/>
              <w:left w:val="nil"/>
              <w:bottom w:val="single" w:sz="4" w:space="0" w:color="auto"/>
              <w:right w:val="nil"/>
            </w:tcBorders>
            <w:shd w:val="clear" w:color="auto" w:fill="FFFFFF"/>
            <w:tcMar>
              <w:left w:w="58" w:type="dxa"/>
              <w:right w:w="58" w:type="dxa"/>
            </w:tcMar>
          </w:tcPr>
          <w:p w14:paraId="5CEA717A"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29103A66"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12</w:t>
            </w:r>
          </w:p>
        </w:tc>
        <w:tc>
          <w:tcPr>
            <w:tcW w:w="786" w:type="dxa"/>
            <w:vMerge/>
            <w:tcBorders>
              <w:top w:val="nil"/>
              <w:left w:val="nil"/>
              <w:bottom w:val="nil"/>
              <w:right w:val="nil"/>
            </w:tcBorders>
            <w:shd w:val="clear" w:color="auto" w:fill="FFFFFF"/>
            <w:tcMar>
              <w:left w:w="58" w:type="dxa"/>
              <w:right w:w="58" w:type="dxa"/>
            </w:tcMar>
          </w:tcPr>
          <w:p w14:paraId="6E9D362A"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2033E4AB"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475 (11.85%)</w:t>
            </w:r>
          </w:p>
        </w:tc>
      </w:tr>
      <w:tr w:rsidR="00621DC2" w:rsidRPr="003F3A06" w14:paraId="7AAC9A0B" w14:textId="77777777" w:rsidTr="006F532D">
        <w:trPr>
          <w:cantSplit/>
          <w:jc w:val="center"/>
        </w:trPr>
        <w:tc>
          <w:tcPr>
            <w:tcW w:w="1728" w:type="dxa"/>
            <w:vMerge/>
            <w:tcBorders>
              <w:top w:val="nil"/>
              <w:left w:val="nil"/>
              <w:bottom w:val="single" w:sz="4" w:space="0" w:color="auto"/>
              <w:right w:val="nil"/>
            </w:tcBorders>
            <w:shd w:val="clear" w:color="auto" w:fill="FFFFFF"/>
            <w:tcMar>
              <w:left w:w="58" w:type="dxa"/>
              <w:right w:w="58" w:type="dxa"/>
            </w:tcMar>
          </w:tcPr>
          <w:p w14:paraId="619454E6"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nil"/>
              <w:right w:val="nil"/>
            </w:tcBorders>
            <w:shd w:val="clear" w:color="auto" w:fill="FFFFFF"/>
            <w:tcMar>
              <w:left w:w="58" w:type="dxa"/>
              <w:right w:w="58" w:type="dxa"/>
            </w:tcMar>
          </w:tcPr>
          <w:p w14:paraId="1289EA3A"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14</w:t>
            </w:r>
          </w:p>
        </w:tc>
        <w:tc>
          <w:tcPr>
            <w:tcW w:w="786" w:type="dxa"/>
            <w:vMerge/>
            <w:tcBorders>
              <w:top w:val="nil"/>
              <w:left w:val="nil"/>
              <w:bottom w:val="nil"/>
              <w:right w:val="nil"/>
            </w:tcBorders>
            <w:shd w:val="clear" w:color="auto" w:fill="FFFFFF"/>
            <w:tcMar>
              <w:left w:w="58" w:type="dxa"/>
              <w:right w:w="58" w:type="dxa"/>
            </w:tcMar>
          </w:tcPr>
          <w:p w14:paraId="4FEB7169"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nil"/>
              <w:right w:val="nil"/>
            </w:tcBorders>
            <w:shd w:val="clear" w:color="auto" w:fill="FFFFFF"/>
            <w:tcMar>
              <w:left w:w="58" w:type="dxa"/>
              <w:right w:w="58" w:type="dxa"/>
            </w:tcMar>
          </w:tcPr>
          <w:p w14:paraId="166AA7C8"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8659 (10.80%)</w:t>
            </w:r>
          </w:p>
        </w:tc>
      </w:tr>
      <w:tr w:rsidR="00621DC2" w:rsidRPr="003F3A06" w14:paraId="39D81785" w14:textId="77777777" w:rsidTr="006F532D">
        <w:trPr>
          <w:cantSplit/>
          <w:jc w:val="center"/>
        </w:trPr>
        <w:tc>
          <w:tcPr>
            <w:tcW w:w="1728" w:type="dxa"/>
            <w:vMerge/>
            <w:tcBorders>
              <w:top w:val="nil"/>
              <w:left w:val="nil"/>
              <w:bottom w:val="single" w:sz="4" w:space="0" w:color="auto"/>
              <w:right w:val="nil"/>
            </w:tcBorders>
            <w:shd w:val="clear" w:color="auto" w:fill="FFFFFF"/>
            <w:tcMar>
              <w:left w:w="58" w:type="dxa"/>
              <w:right w:w="58" w:type="dxa"/>
            </w:tcMar>
          </w:tcPr>
          <w:p w14:paraId="4A9EA250"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right w:val="nil"/>
            </w:tcBorders>
            <w:shd w:val="clear" w:color="auto" w:fill="FFFFFF"/>
            <w:tcMar>
              <w:left w:w="58" w:type="dxa"/>
              <w:right w:w="58" w:type="dxa"/>
            </w:tcMar>
          </w:tcPr>
          <w:p w14:paraId="42C5BCE4" w14:textId="77777777" w:rsidR="00621DC2" w:rsidRPr="003F3A06" w:rsidRDefault="00621DC2" w:rsidP="00032478">
            <w:pPr>
              <w:keepNext/>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16</w:t>
            </w:r>
          </w:p>
        </w:tc>
        <w:tc>
          <w:tcPr>
            <w:tcW w:w="786" w:type="dxa"/>
            <w:vMerge/>
            <w:tcBorders>
              <w:top w:val="nil"/>
              <w:left w:val="nil"/>
              <w:right w:val="nil"/>
            </w:tcBorders>
            <w:shd w:val="clear" w:color="auto" w:fill="FFFFFF"/>
            <w:tcMar>
              <w:left w:w="58" w:type="dxa"/>
              <w:right w:w="58" w:type="dxa"/>
            </w:tcMar>
          </w:tcPr>
          <w:p w14:paraId="36EC4AE6" w14:textId="77777777" w:rsidR="00621DC2" w:rsidRPr="003F3A06" w:rsidRDefault="00621DC2" w:rsidP="00032478">
            <w:pPr>
              <w:keepNext/>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right w:val="nil"/>
            </w:tcBorders>
            <w:shd w:val="clear" w:color="auto" w:fill="FFFFFF"/>
            <w:tcMar>
              <w:left w:w="58" w:type="dxa"/>
              <w:right w:w="58" w:type="dxa"/>
            </w:tcMar>
          </w:tcPr>
          <w:p w14:paraId="22022BC1" w14:textId="77777777" w:rsidR="00621DC2" w:rsidRPr="003F3A06" w:rsidRDefault="00621DC2" w:rsidP="00032478">
            <w:pPr>
              <w:keepNext/>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830 (12.06%)</w:t>
            </w:r>
          </w:p>
        </w:tc>
      </w:tr>
      <w:tr w:rsidR="00621DC2" w:rsidRPr="003F3A06" w14:paraId="3E74EFC4" w14:textId="77777777" w:rsidTr="006F532D">
        <w:trPr>
          <w:cantSplit/>
          <w:jc w:val="center"/>
        </w:trPr>
        <w:tc>
          <w:tcPr>
            <w:tcW w:w="1728" w:type="dxa"/>
            <w:vMerge/>
            <w:tcBorders>
              <w:top w:val="nil"/>
              <w:left w:val="nil"/>
              <w:bottom w:val="single" w:sz="4" w:space="0" w:color="auto"/>
              <w:right w:val="nil"/>
            </w:tcBorders>
            <w:shd w:val="clear" w:color="auto" w:fill="FFFFFF"/>
            <w:tcMar>
              <w:left w:w="58" w:type="dxa"/>
              <w:right w:w="58" w:type="dxa"/>
            </w:tcMar>
          </w:tcPr>
          <w:p w14:paraId="320B0D0E"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786" w:type="dxa"/>
            <w:tcBorders>
              <w:top w:val="nil"/>
              <w:left w:val="nil"/>
              <w:bottom w:val="single" w:sz="4" w:space="0" w:color="auto"/>
              <w:right w:val="nil"/>
            </w:tcBorders>
            <w:shd w:val="clear" w:color="auto" w:fill="FFFFFF"/>
            <w:tcMar>
              <w:left w:w="58" w:type="dxa"/>
              <w:right w:w="58" w:type="dxa"/>
            </w:tcMar>
          </w:tcPr>
          <w:p w14:paraId="6D009BBD" w14:textId="77777777" w:rsidR="00621DC2" w:rsidRPr="003F3A06" w:rsidRDefault="00621DC2" w:rsidP="00032478">
            <w:pPr>
              <w:autoSpaceDE w:val="0"/>
              <w:autoSpaceDN w:val="0"/>
              <w:adjustRightInd w:val="0"/>
              <w:spacing w:before="58" w:after="58" w:line="240" w:lineRule="auto"/>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2018</w:t>
            </w:r>
          </w:p>
        </w:tc>
        <w:tc>
          <w:tcPr>
            <w:tcW w:w="786" w:type="dxa"/>
            <w:vMerge/>
            <w:tcBorders>
              <w:top w:val="nil"/>
              <w:left w:val="nil"/>
              <w:bottom w:val="single" w:sz="4" w:space="0" w:color="auto"/>
              <w:right w:val="nil"/>
            </w:tcBorders>
            <w:shd w:val="clear" w:color="auto" w:fill="FFFFFF"/>
            <w:tcMar>
              <w:left w:w="58" w:type="dxa"/>
              <w:right w:w="58" w:type="dxa"/>
            </w:tcMar>
          </w:tcPr>
          <w:p w14:paraId="4B6390B4" w14:textId="77777777" w:rsidR="00621DC2" w:rsidRPr="003F3A06" w:rsidRDefault="00621DC2" w:rsidP="00032478">
            <w:pPr>
              <w:autoSpaceDE w:val="0"/>
              <w:autoSpaceDN w:val="0"/>
              <w:adjustRightInd w:val="0"/>
              <w:spacing w:after="0" w:line="240" w:lineRule="auto"/>
              <w:rPr>
                <w:rFonts w:ascii="Times New Roman" w:eastAsiaTheme="minorEastAsia" w:hAnsi="Times New Roman" w:cs="Times New Roman"/>
                <w:sz w:val="24"/>
                <w:szCs w:val="24"/>
              </w:rPr>
            </w:pPr>
          </w:p>
        </w:tc>
        <w:tc>
          <w:tcPr>
            <w:tcW w:w="1603" w:type="dxa"/>
            <w:tcBorders>
              <w:top w:val="nil"/>
              <w:left w:val="nil"/>
              <w:bottom w:val="single" w:sz="4" w:space="0" w:color="auto"/>
              <w:right w:val="nil"/>
            </w:tcBorders>
            <w:shd w:val="clear" w:color="auto" w:fill="FFFFFF"/>
            <w:tcMar>
              <w:left w:w="58" w:type="dxa"/>
              <w:right w:w="58" w:type="dxa"/>
            </w:tcMar>
          </w:tcPr>
          <w:p w14:paraId="45B32AB9" w14:textId="77777777" w:rsidR="00621DC2" w:rsidRPr="003F3A06" w:rsidRDefault="00621DC2" w:rsidP="00032478">
            <w:pPr>
              <w:autoSpaceDE w:val="0"/>
              <w:autoSpaceDN w:val="0"/>
              <w:adjustRightInd w:val="0"/>
              <w:spacing w:before="58" w:after="58" w:line="240" w:lineRule="auto"/>
              <w:jc w:val="center"/>
              <w:rPr>
                <w:rFonts w:ascii="Times New Roman" w:eastAsiaTheme="minorEastAsia" w:hAnsi="Times New Roman" w:cs="Times New Roman"/>
                <w:color w:val="000000"/>
                <w:sz w:val="20"/>
                <w:szCs w:val="20"/>
              </w:rPr>
            </w:pPr>
            <w:r w:rsidRPr="003F3A06">
              <w:rPr>
                <w:rFonts w:ascii="Times New Roman" w:eastAsiaTheme="minorEastAsia" w:hAnsi="Times New Roman" w:cs="Times New Roman"/>
                <w:color w:val="000000"/>
                <w:sz w:val="20"/>
                <w:szCs w:val="20"/>
              </w:rPr>
              <w:t>17060 (9.88%)</w:t>
            </w:r>
          </w:p>
        </w:tc>
      </w:tr>
    </w:tbl>
    <w:p w14:paraId="7E50B3CA" w14:textId="36410834" w:rsidR="00A53990" w:rsidRDefault="00A53990" w:rsidP="00863783"/>
    <w:p w14:paraId="1C8A33B6" w14:textId="77777777" w:rsidR="007327FE" w:rsidRDefault="007327FE" w:rsidP="001A54BF">
      <w:pPr>
        <w:pStyle w:val="Heading2"/>
        <w:spacing w:line="480" w:lineRule="auto"/>
      </w:pPr>
      <w:r>
        <w:t>Full Population</w:t>
      </w:r>
    </w:p>
    <w:p w14:paraId="6EC4AECE" w14:textId="539E854B" w:rsidR="00A17B62" w:rsidRDefault="007327FE" w:rsidP="001A54BF">
      <w:pPr>
        <w:spacing w:line="480" w:lineRule="auto"/>
      </w:pPr>
      <w:r>
        <w:tab/>
      </w:r>
      <w:r w:rsidR="00A17B62">
        <w:t>The traditional two-way fixed effects mo</w:t>
      </w:r>
      <w:r w:rsidR="00A17B62">
        <w:t xml:space="preserve">dels </w:t>
      </w:r>
      <w:r w:rsidR="00A17B62">
        <w:t xml:space="preserve">yielded positive treatment effects, as shown in </w:t>
      </w:r>
      <w:r w:rsidR="0080008B">
        <w:fldChar w:fldCharType="begin"/>
      </w:r>
      <w:r w:rsidR="0080008B">
        <w:instrText xml:space="preserve"> REF _Ref121928019 \h </w:instrText>
      </w:r>
      <w:r w:rsidR="0080008B">
        <w:fldChar w:fldCharType="separate"/>
      </w:r>
      <w:r w:rsidR="0080008B">
        <w:t xml:space="preserve">Table </w:t>
      </w:r>
      <w:r w:rsidR="0080008B">
        <w:rPr>
          <w:noProof/>
        </w:rPr>
        <w:t>2</w:t>
      </w:r>
      <w:r w:rsidR="0080008B">
        <w:fldChar w:fldCharType="end"/>
      </w:r>
      <w:r w:rsidR="00A17B62">
        <w:t xml:space="preserve">. </w:t>
      </w:r>
      <w:r w:rsidR="005C7051">
        <w:t>The base model estimated that must-access PDMPs are associated with a 1.5%</w:t>
      </w:r>
      <w:r w:rsidR="005C7051">
        <w:t xml:space="preserve"> increase in reports of being frequently troubled by pain</w:t>
      </w:r>
      <w:r w:rsidR="005C7051">
        <w:t xml:space="preserve">. </w:t>
      </w:r>
      <w:r w:rsidR="005C7051">
        <w:t xml:space="preserve">When </w:t>
      </w:r>
      <w:r w:rsidR="005C7051">
        <w:t xml:space="preserve">respondent-level fixed effects were substituted for state-level fixed effects, the </w:t>
      </w:r>
      <w:r w:rsidR="005C7051">
        <w:t>estimate remained positive, but became statistically insignificant.</w:t>
      </w:r>
    </w:p>
    <w:p w14:paraId="16124FD3" w14:textId="4A657297" w:rsidR="004410EF" w:rsidRDefault="004410EF" w:rsidP="006F532D">
      <w:pPr>
        <w:pStyle w:val="Caption"/>
        <w:keepNext/>
      </w:pPr>
      <w:bookmarkStart w:id="2" w:name="_Ref121928019"/>
      <w:r>
        <w:t xml:space="preserve">Table </w:t>
      </w:r>
      <w:fldSimple w:instr=" SEQ Table \* ARABIC ">
        <w:r w:rsidR="00D02580">
          <w:rPr>
            <w:noProof/>
          </w:rPr>
          <w:t>2</w:t>
        </w:r>
      </w:fldSimple>
      <w:bookmarkEnd w:id="2"/>
      <w:r>
        <w:rPr>
          <w:noProof/>
        </w:rPr>
        <w:t>: Effect of Must-Access PDMPs on Frequent Pain</w:t>
      </w:r>
    </w:p>
    <w:tbl>
      <w:tblPr>
        <w:tblStyle w:val="Table"/>
        <w:tblW w:w="0" w:type="auto"/>
        <w:jc w:val="center"/>
        <w:tblInd w:w="0" w:type="dxa"/>
        <w:tblLayout w:type="fixed"/>
        <w:tblLook w:val="0420" w:firstRow="1" w:lastRow="0" w:firstColumn="0" w:lastColumn="0" w:noHBand="0" w:noVBand="1"/>
      </w:tblPr>
      <w:tblGrid>
        <w:gridCol w:w="1800"/>
        <w:gridCol w:w="1620"/>
        <w:gridCol w:w="1620"/>
        <w:gridCol w:w="1620"/>
      </w:tblGrid>
      <w:tr w:rsidR="00A17B62" w:rsidRPr="00E90A4C" w14:paraId="7BA5CC16" w14:textId="77777777" w:rsidTr="007D271D">
        <w:trPr>
          <w:cnfStyle w:val="100000000000" w:firstRow="1" w:lastRow="0" w:firstColumn="0" w:lastColumn="0" w:oddVBand="0" w:evenVBand="0" w:oddHBand="0" w:evenHBand="0" w:firstRowFirstColumn="0" w:firstRowLastColumn="0" w:lastRowFirstColumn="0" w:lastRowLastColumn="0"/>
          <w:tblHeader/>
          <w:jc w:val="center"/>
        </w:trPr>
        <w:tc>
          <w:tcPr>
            <w:tcW w:w="1800"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A72F665" w14:textId="77777777" w:rsidR="00A17B62" w:rsidRPr="00E90A4C" w:rsidRDefault="00A17B62" w:rsidP="007D271D">
            <w:pPr>
              <w:spacing w:before="100" w:after="100"/>
              <w:ind w:left="100" w:right="100"/>
              <w:rPr>
                <w:rFonts w:ascii="Times New Roman" w:hAnsi="Times New Roman" w:cs="Times New Roman"/>
              </w:rPr>
            </w:pPr>
          </w:p>
        </w:tc>
        <w:tc>
          <w:tcPr>
            <w:tcW w:w="1620"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77634759" w14:textId="77777777" w:rsidR="00A17B62" w:rsidRPr="00E90A4C" w:rsidRDefault="00A17B62" w:rsidP="007D271D">
            <w:pPr>
              <w:spacing w:before="100" w:after="100"/>
              <w:ind w:left="100" w:right="100"/>
              <w:jc w:val="center"/>
              <w:rPr>
                <w:rFonts w:ascii="Times New Roman" w:hAnsi="Times New Roman" w:cs="Times New Roman"/>
              </w:rPr>
            </w:pPr>
            <w:r>
              <w:rPr>
                <w:rFonts w:ascii="Times New Roman" w:eastAsia="Arial" w:hAnsi="Times New Roman" w:cs="Times New Roman"/>
                <w:b/>
                <w:color w:val="000000"/>
                <w:sz w:val="22"/>
                <w:szCs w:val="22"/>
              </w:rPr>
              <w:t>Model 1</w:t>
            </w:r>
          </w:p>
        </w:tc>
        <w:tc>
          <w:tcPr>
            <w:tcW w:w="1620"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6B50630" w14:textId="77777777" w:rsidR="00A17B62" w:rsidRPr="00E90A4C" w:rsidRDefault="00A17B62" w:rsidP="007D271D">
            <w:pPr>
              <w:spacing w:before="100" w:after="100"/>
              <w:ind w:left="100" w:right="100"/>
              <w:jc w:val="center"/>
              <w:rPr>
                <w:rFonts w:ascii="Times New Roman" w:hAnsi="Times New Roman" w:cs="Times New Roman"/>
              </w:rPr>
            </w:pPr>
            <w:r>
              <w:rPr>
                <w:rFonts w:ascii="Times New Roman" w:eastAsia="Arial" w:hAnsi="Times New Roman" w:cs="Times New Roman"/>
                <w:b/>
                <w:color w:val="000000"/>
                <w:sz w:val="22"/>
                <w:szCs w:val="22"/>
              </w:rPr>
              <w:t>Model 2</w:t>
            </w:r>
          </w:p>
        </w:tc>
        <w:tc>
          <w:tcPr>
            <w:tcW w:w="1620"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59BB25CB" w14:textId="4AF8E9B1" w:rsidR="00A17B62" w:rsidRPr="00E90A4C" w:rsidRDefault="00A17B62" w:rsidP="007D271D">
            <w:pPr>
              <w:spacing w:before="100" w:after="100"/>
              <w:ind w:left="100" w:right="100"/>
              <w:jc w:val="center"/>
              <w:rPr>
                <w:rFonts w:ascii="Times New Roman" w:hAnsi="Times New Roman" w:cs="Times New Roman"/>
              </w:rPr>
            </w:pPr>
            <w:r>
              <w:rPr>
                <w:rFonts w:ascii="Times New Roman" w:eastAsia="Arial" w:hAnsi="Times New Roman" w:cs="Times New Roman"/>
                <w:b/>
                <w:color w:val="000000"/>
                <w:sz w:val="22"/>
                <w:szCs w:val="22"/>
              </w:rPr>
              <w:t xml:space="preserve">Model </w:t>
            </w:r>
            <w:r>
              <w:rPr>
                <w:rFonts w:ascii="Times New Roman" w:eastAsia="Arial" w:hAnsi="Times New Roman" w:cs="Times New Roman"/>
                <w:b/>
                <w:color w:val="000000"/>
                <w:sz w:val="22"/>
                <w:szCs w:val="22"/>
              </w:rPr>
              <w:t>3</w:t>
            </w:r>
          </w:p>
        </w:tc>
      </w:tr>
      <w:tr w:rsidR="00A17B62" w:rsidRPr="00E90A4C" w14:paraId="65C1784C" w14:textId="77777777" w:rsidTr="007D271D">
        <w:trPr>
          <w:jc w:val="center"/>
        </w:trPr>
        <w:tc>
          <w:tcPr>
            <w:tcW w:w="1800" w:type="dxa"/>
            <w:tcBorders>
              <w:top w:val="single" w:sz="18" w:space="0" w:color="666666"/>
              <w:left w:val="nil"/>
              <w:bottom w:val="nil"/>
              <w:right w:val="nil"/>
            </w:tcBorders>
            <w:shd w:val="clear" w:color="auto" w:fill="FFFFFF"/>
            <w:tcMar>
              <w:top w:w="0" w:type="dxa"/>
              <w:left w:w="0" w:type="dxa"/>
              <w:bottom w:w="0" w:type="dxa"/>
              <w:right w:w="0" w:type="dxa"/>
            </w:tcMar>
            <w:vAlign w:val="center"/>
            <w:hideMark/>
          </w:tcPr>
          <w:p w14:paraId="2293650D" w14:textId="77777777" w:rsidR="00A17B62" w:rsidRPr="00E90A4C" w:rsidRDefault="00A17B62" w:rsidP="007D271D">
            <w:pPr>
              <w:spacing w:before="100" w:after="100"/>
              <w:ind w:left="100" w:right="100"/>
              <w:rPr>
                <w:rFonts w:ascii="Times New Roman" w:hAnsi="Times New Roman" w:cs="Times New Roman"/>
              </w:rPr>
            </w:pPr>
            <w:r w:rsidRPr="00E90A4C">
              <w:rPr>
                <w:rFonts w:ascii="Times New Roman" w:eastAsia="Arial" w:hAnsi="Times New Roman" w:cs="Times New Roman"/>
                <w:color w:val="000000"/>
                <w:sz w:val="22"/>
                <w:szCs w:val="22"/>
              </w:rPr>
              <w:t>Current PDMP</w:t>
            </w:r>
          </w:p>
        </w:tc>
        <w:tc>
          <w:tcPr>
            <w:tcW w:w="1620" w:type="dxa"/>
            <w:tcBorders>
              <w:top w:val="single" w:sz="18" w:space="0" w:color="666666"/>
              <w:left w:val="nil"/>
              <w:bottom w:val="nil"/>
              <w:right w:val="nil"/>
            </w:tcBorders>
            <w:shd w:val="clear" w:color="auto" w:fill="FFFFFF"/>
            <w:tcMar>
              <w:top w:w="0" w:type="dxa"/>
              <w:left w:w="0" w:type="dxa"/>
              <w:bottom w:w="0" w:type="dxa"/>
              <w:right w:w="0" w:type="dxa"/>
            </w:tcMar>
            <w:vAlign w:val="center"/>
            <w:hideMark/>
          </w:tcPr>
          <w:p w14:paraId="0B985D59"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15**</w:t>
            </w:r>
          </w:p>
        </w:tc>
        <w:tc>
          <w:tcPr>
            <w:tcW w:w="1620" w:type="dxa"/>
            <w:tcBorders>
              <w:top w:val="single" w:sz="18" w:space="0" w:color="666666"/>
              <w:left w:val="nil"/>
              <w:bottom w:val="nil"/>
              <w:right w:val="nil"/>
            </w:tcBorders>
            <w:shd w:val="clear" w:color="auto" w:fill="FFFFFF"/>
            <w:tcMar>
              <w:top w:w="0" w:type="dxa"/>
              <w:left w:w="0" w:type="dxa"/>
              <w:bottom w:w="0" w:type="dxa"/>
              <w:right w:w="0" w:type="dxa"/>
            </w:tcMar>
            <w:vAlign w:val="center"/>
            <w:hideMark/>
          </w:tcPr>
          <w:p w14:paraId="6F41C698"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13*</w:t>
            </w:r>
          </w:p>
        </w:tc>
        <w:tc>
          <w:tcPr>
            <w:tcW w:w="1620" w:type="dxa"/>
            <w:tcBorders>
              <w:top w:val="single" w:sz="18" w:space="0" w:color="666666"/>
              <w:left w:val="nil"/>
              <w:bottom w:val="nil"/>
              <w:right w:val="nil"/>
            </w:tcBorders>
            <w:shd w:val="clear" w:color="auto" w:fill="FFFFFF"/>
            <w:tcMar>
              <w:top w:w="0" w:type="dxa"/>
              <w:left w:w="0" w:type="dxa"/>
              <w:bottom w:w="0" w:type="dxa"/>
              <w:right w:w="0" w:type="dxa"/>
            </w:tcMar>
            <w:vAlign w:val="center"/>
            <w:hideMark/>
          </w:tcPr>
          <w:p w14:paraId="496C95F3"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07</w:t>
            </w:r>
          </w:p>
        </w:tc>
      </w:tr>
      <w:tr w:rsidR="00A17B62" w:rsidRPr="00E90A4C" w14:paraId="564F81E7" w14:textId="77777777" w:rsidTr="007D271D">
        <w:trPr>
          <w:jc w:val="center"/>
        </w:trPr>
        <w:tc>
          <w:tcPr>
            <w:tcW w:w="1800" w:type="dxa"/>
            <w:tcBorders>
              <w:top w:val="nil"/>
              <w:left w:val="nil"/>
              <w:bottom w:val="nil"/>
              <w:right w:val="nil"/>
            </w:tcBorders>
            <w:shd w:val="clear" w:color="auto" w:fill="FFFFFF"/>
            <w:tcMar>
              <w:top w:w="0" w:type="dxa"/>
              <w:left w:w="0" w:type="dxa"/>
              <w:bottom w:w="0" w:type="dxa"/>
              <w:right w:w="0" w:type="dxa"/>
            </w:tcMar>
            <w:vAlign w:val="center"/>
          </w:tcPr>
          <w:p w14:paraId="4A30E076" w14:textId="77777777" w:rsidR="00A17B62" w:rsidRPr="00E90A4C" w:rsidRDefault="00A17B62" w:rsidP="007D271D">
            <w:pPr>
              <w:spacing w:before="100" w:after="100"/>
              <w:ind w:left="100" w:right="100"/>
              <w:rPr>
                <w:rFonts w:ascii="Times New Roman" w:hAnsi="Times New Roman" w:cs="Times New Roman"/>
              </w:rPr>
            </w:pP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501FFB70"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05)</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75FDD917"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06)</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267E4CA8"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05)</w:t>
            </w:r>
          </w:p>
        </w:tc>
      </w:tr>
      <w:tr w:rsidR="00A17B62" w:rsidRPr="00E90A4C" w14:paraId="2380829F" w14:textId="77777777" w:rsidTr="007D271D">
        <w:trPr>
          <w:jc w:val="center"/>
        </w:trPr>
        <w:tc>
          <w:tcPr>
            <w:tcW w:w="1800" w:type="dxa"/>
            <w:tcBorders>
              <w:top w:val="nil"/>
              <w:left w:val="nil"/>
              <w:bottom w:val="nil"/>
              <w:right w:val="nil"/>
            </w:tcBorders>
            <w:shd w:val="clear" w:color="auto" w:fill="FFFFFF"/>
            <w:tcMar>
              <w:top w:w="0" w:type="dxa"/>
              <w:left w:w="0" w:type="dxa"/>
              <w:bottom w:w="0" w:type="dxa"/>
              <w:right w:w="0" w:type="dxa"/>
            </w:tcMar>
            <w:vAlign w:val="center"/>
            <w:hideMark/>
          </w:tcPr>
          <w:p w14:paraId="43374F96" w14:textId="77777777" w:rsidR="00A17B62" w:rsidRPr="00E90A4C" w:rsidRDefault="00A17B62" w:rsidP="007D271D">
            <w:pPr>
              <w:spacing w:before="100" w:after="100"/>
              <w:ind w:left="100" w:right="100"/>
              <w:rPr>
                <w:rFonts w:ascii="Times New Roman" w:hAnsi="Times New Roman" w:cs="Times New Roman"/>
              </w:rPr>
            </w:pPr>
            <w:proofErr w:type="spellStart"/>
            <w:r w:rsidRPr="00E90A4C">
              <w:rPr>
                <w:rFonts w:ascii="Times New Roman" w:eastAsia="Arial" w:hAnsi="Times New Roman" w:cs="Times New Roman"/>
                <w:color w:val="000000"/>
                <w:sz w:val="22"/>
                <w:szCs w:val="22"/>
              </w:rPr>
              <w:t>Num.Obs</w:t>
            </w:r>
            <w:proofErr w:type="spellEnd"/>
            <w:r w:rsidRPr="00E90A4C">
              <w:rPr>
                <w:rFonts w:ascii="Times New Roman" w:eastAsia="Arial" w:hAnsi="Times New Roman" w:cs="Times New Roman"/>
                <w:color w:val="000000"/>
                <w:sz w:val="22"/>
                <w:szCs w:val="22"/>
              </w:rPr>
              <w:t>.</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3BF51113"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172315</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439CC8BD"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137839</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70CDD565"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172315</w:t>
            </w:r>
          </w:p>
        </w:tc>
      </w:tr>
      <w:tr w:rsidR="00A17B62" w:rsidRPr="00E90A4C" w14:paraId="254F7957" w14:textId="77777777" w:rsidTr="007D271D">
        <w:trPr>
          <w:jc w:val="center"/>
        </w:trPr>
        <w:tc>
          <w:tcPr>
            <w:tcW w:w="1800" w:type="dxa"/>
            <w:tcBorders>
              <w:top w:val="nil"/>
              <w:left w:val="nil"/>
              <w:bottom w:val="nil"/>
              <w:right w:val="nil"/>
            </w:tcBorders>
            <w:shd w:val="clear" w:color="auto" w:fill="FFFFFF"/>
            <w:tcMar>
              <w:top w:w="0" w:type="dxa"/>
              <w:left w:w="0" w:type="dxa"/>
              <w:bottom w:w="0" w:type="dxa"/>
              <w:right w:w="0" w:type="dxa"/>
            </w:tcMar>
            <w:vAlign w:val="center"/>
            <w:hideMark/>
          </w:tcPr>
          <w:p w14:paraId="141FDC37" w14:textId="77777777" w:rsidR="00A17B62" w:rsidRPr="00E90A4C" w:rsidRDefault="00A17B62" w:rsidP="007D271D">
            <w:pPr>
              <w:spacing w:before="100" w:after="100"/>
              <w:ind w:left="100" w:right="100"/>
              <w:rPr>
                <w:rFonts w:ascii="Times New Roman" w:hAnsi="Times New Roman" w:cs="Times New Roman"/>
              </w:rPr>
            </w:pPr>
            <w:r w:rsidRPr="00E90A4C">
              <w:rPr>
                <w:rFonts w:ascii="Times New Roman" w:eastAsia="Arial" w:hAnsi="Times New Roman" w:cs="Times New Roman"/>
                <w:color w:val="000000"/>
                <w:sz w:val="22"/>
                <w:szCs w:val="22"/>
              </w:rPr>
              <w:t>R</w:t>
            </w:r>
            <w:r w:rsidRPr="006F532D">
              <w:rPr>
                <w:rFonts w:ascii="Times New Roman" w:eastAsia="Arial" w:hAnsi="Times New Roman" w:cs="Times New Roman"/>
                <w:color w:val="000000"/>
                <w:sz w:val="22"/>
                <w:szCs w:val="22"/>
                <w:vertAlign w:val="superscript"/>
              </w:rPr>
              <w:t>2</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254FE447"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09</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04F53769"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10</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4E5B72C9"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577</w:t>
            </w:r>
          </w:p>
        </w:tc>
      </w:tr>
      <w:tr w:rsidR="00A17B62" w:rsidRPr="00E90A4C" w14:paraId="0818DC81" w14:textId="77777777" w:rsidTr="007D271D">
        <w:trPr>
          <w:jc w:val="center"/>
        </w:trPr>
        <w:tc>
          <w:tcPr>
            <w:tcW w:w="1800" w:type="dxa"/>
            <w:tcBorders>
              <w:top w:val="nil"/>
              <w:left w:val="nil"/>
              <w:bottom w:val="nil"/>
              <w:right w:val="nil"/>
            </w:tcBorders>
            <w:shd w:val="clear" w:color="auto" w:fill="FFFFFF"/>
            <w:tcMar>
              <w:top w:w="0" w:type="dxa"/>
              <w:left w:w="0" w:type="dxa"/>
              <w:bottom w:w="0" w:type="dxa"/>
              <w:right w:w="0" w:type="dxa"/>
            </w:tcMar>
            <w:vAlign w:val="center"/>
            <w:hideMark/>
          </w:tcPr>
          <w:p w14:paraId="74EEBCCB" w14:textId="77777777" w:rsidR="00A17B62" w:rsidRPr="00E90A4C" w:rsidRDefault="00A17B62" w:rsidP="007D271D">
            <w:pPr>
              <w:spacing w:before="100" w:after="100"/>
              <w:ind w:left="100" w:right="100"/>
              <w:rPr>
                <w:rFonts w:ascii="Times New Roman" w:hAnsi="Times New Roman" w:cs="Times New Roman"/>
              </w:rPr>
            </w:pPr>
            <w:proofErr w:type="spellStart"/>
            <w:r w:rsidRPr="00E90A4C">
              <w:rPr>
                <w:rFonts w:ascii="Times New Roman" w:eastAsia="Arial" w:hAnsi="Times New Roman" w:cs="Times New Roman"/>
                <w:color w:val="000000"/>
                <w:sz w:val="22"/>
                <w:szCs w:val="22"/>
              </w:rPr>
              <w:t>Std.Errors</w:t>
            </w:r>
            <w:proofErr w:type="spellEnd"/>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05CDAED0"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by: state</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3EB806CD"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by: state</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34E9CAE1" w14:textId="0BD1799D"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 xml:space="preserve">by: </w:t>
            </w:r>
            <w:r>
              <w:rPr>
                <w:rFonts w:ascii="Times New Roman" w:eastAsia="Arial" w:hAnsi="Times New Roman" w:cs="Times New Roman"/>
                <w:color w:val="000000"/>
                <w:sz w:val="22"/>
                <w:szCs w:val="22"/>
              </w:rPr>
              <w:t>respondent</w:t>
            </w:r>
          </w:p>
        </w:tc>
      </w:tr>
      <w:tr w:rsidR="00A17B62" w:rsidRPr="00E90A4C" w14:paraId="202D98A6" w14:textId="77777777" w:rsidTr="007D271D">
        <w:trPr>
          <w:jc w:val="center"/>
        </w:trPr>
        <w:tc>
          <w:tcPr>
            <w:tcW w:w="1800" w:type="dxa"/>
            <w:tcBorders>
              <w:top w:val="nil"/>
              <w:left w:val="nil"/>
              <w:bottom w:val="nil"/>
              <w:right w:val="nil"/>
            </w:tcBorders>
            <w:shd w:val="clear" w:color="auto" w:fill="FFFFFF"/>
            <w:tcMar>
              <w:top w:w="0" w:type="dxa"/>
              <w:left w:w="0" w:type="dxa"/>
              <w:bottom w:w="0" w:type="dxa"/>
              <w:right w:w="0" w:type="dxa"/>
            </w:tcMar>
            <w:vAlign w:val="center"/>
            <w:hideMark/>
          </w:tcPr>
          <w:p w14:paraId="2317E221" w14:textId="77777777" w:rsidR="00A17B62" w:rsidRPr="00E90A4C" w:rsidRDefault="00A17B62" w:rsidP="007D271D">
            <w:pPr>
              <w:spacing w:before="100" w:after="100"/>
              <w:ind w:left="100" w:right="100"/>
              <w:rPr>
                <w:rFonts w:ascii="Times New Roman" w:hAnsi="Times New Roman" w:cs="Times New Roman"/>
              </w:rPr>
            </w:pPr>
            <w:r w:rsidRPr="00E90A4C">
              <w:rPr>
                <w:rFonts w:ascii="Times New Roman" w:eastAsia="Arial" w:hAnsi="Times New Roman" w:cs="Times New Roman"/>
                <w:color w:val="000000"/>
                <w:sz w:val="22"/>
                <w:szCs w:val="22"/>
              </w:rPr>
              <w:t>FE: Interview</w:t>
            </w:r>
            <w:r>
              <w:rPr>
                <w:rFonts w:ascii="Times New Roman" w:eastAsia="Arial" w:hAnsi="Times New Roman" w:cs="Times New Roman"/>
                <w:color w:val="000000"/>
                <w:sz w:val="22"/>
                <w:szCs w:val="22"/>
              </w:rPr>
              <w:t xml:space="preserve"> Year</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664AC83B"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5DF05AC5"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68D72183"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r>
      <w:tr w:rsidR="00A17B62" w:rsidRPr="00E90A4C" w14:paraId="706D9CAF" w14:textId="77777777" w:rsidTr="007D271D">
        <w:trPr>
          <w:jc w:val="center"/>
        </w:trPr>
        <w:tc>
          <w:tcPr>
            <w:tcW w:w="1800" w:type="dxa"/>
            <w:tcBorders>
              <w:top w:val="nil"/>
              <w:left w:val="nil"/>
              <w:bottom w:val="nil"/>
              <w:right w:val="nil"/>
            </w:tcBorders>
            <w:shd w:val="clear" w:color="auto" w:fill="FFFFFF"/>
            <w:tcMar>
              <w:top w:w="0" w:type="dxa"/>
              <w:left w:w="0" w:type="dxa"/>
              <w:bottom w:w="0" w:type="dxa"/>
              <w:right w:w="0" w:type="dxa"/>
            </w:tcMar>
            <w:vAlign w:val="center"/>
            <w:hideMark/>
          </w:tcPr>
          <w:p w14:paraId="1045EE07" w14:textId="5C7C1845" w:rsidR="00A17B62" w:rsidRPr="00E90A4C" w:rsidRDefault="00A17B62" w:rsidP="007D271D">
            <w:pPr>
              <w:spacing w:before="100" w:after="100"/>
              <w:ind w:left="100" w:right="100"/>
              <w:rPr>
                <w:rFonts w:ascii="Times New Roman" w:hAnsi="Times New Roman" w:cs="Times New Roman"/>
              </w:rPr>
            </w:pPr>
            <w:r w:rsidRPr="00E90A4C">
              <w:rPr>
                <w:rFonts w:ascii="Times New Roman" w:eastAsia="Arial" w:hAnsi="Times New Roman" w:cs="Times New Roman"/>
                <w:color w:val="000000"/>
                <w:sz w:val="22"/>
                <w:szCs w:val="22"/>
              </w:rPr>
              <w:t>FE:</w:t>
            </w:r>
            <w:r>
              <w:rPr>
                <w:rFonts w:ascii="Times New Roman" w:eastAsia="Arial" w:hAnsi="Times New Roman" w:cs="Times New Roman"/>
                <w:color w:val="000000"/>
                <w:sz w:val="22"/>
                <w:szCs w:val="22"/>
              </w:rPr>
              <w:t xml:space="preserve"> </w:t>
            </w:r>
            <w:r>
              <w:rPr>
                <w:rFonts w:ascii="Times New Roman" w:eastAsia="Arial" w:hAnsi="Times New Roman" w:cs="Times New Roman"/>
                <w:color w:val="000000"/>
                <w:sz w:val="22"/>
                <w:szCs w:val="22"/>
              </w:rPr>
              <w:t>States</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65C92E39"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c>
          <w:tcPr>
            <w:tcW w:w="1620" w:type="dxa"/>
            <w:tcBorders>
              <w:top w:val="nil"/>
              <w:left w:val="nil"/>
              <w:bottom w:val="nil"/>
              <w:right w:val="nil"/>
            </w:tcBorders>
            <w:shd w:val="clear" w:color="auto" w:fill="FFFFFF"/>
            <w:tcMar>
              <w:top w:w="0" w:type="dxa"/>
              <w:left w:w="0" w:type="dxa"/>
              <w:bottom w:w="0" w:type="dxa"/>
              <w:right w:w="0" w:type="dxa"/>
            </w:tcMar>
            <w:vAlign w:val="center"/>
            <w:hideMark/>
          </w:tcPr>
          <w:p w14:paraId="71FF3CEF"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c>
          <w:tcPr>
            <w:tcW w:w="1620" w:type="dxa"/>
            <w:tcBorders>
              <w:top w:val="nil"/>
              <w:left w:val="nil"/>
              <w:bottom w:val="nil"/>
              <w:right w:val="nil"/>
            </w:tcBorders>
            <w:shd w:val="clear" w:color="auto" w:fill="FFFFFF"/>
            <w:tcMar>
              <w:top w:w="0" w:type="dxa"/>
              <w:left w:w="0" w:type="dxa"/>
              <w:bottom w:w="0" w:type="dxa"/>
              <w:right w:w="0" w:type="dxa"/>
            </w:tcMar>
            <w:vAlign w:val="center"/>
          </w:tcPr>
          <w:p w14:paraId="67D1A32B" w14:textId="77777777" w:rsidR="00A17B62" w:rsidRPr="00E90A4C" w:rsidRDefault="00A17B62" w:rsidP="007D271D">
            <w:pPr>
              <w:spacing w:before="100" w:after="100"/>
              <w:ind w:left="100" w:right="100"/>
              <w:jc w:val="center"/>
              <w:rPr>
                <w:rFonts w:ascii="Times New Roman" w:hAnsi="Times New Roman" w:cs="Times New Roman"/>
              </w:rPr>
            </w:pPr>
          </w:p>
        </w:tc>
      </w:tr>
      <w:tr w:rsidR="00A17B62" w:rsidRPr="00E90A4C" w14:paraId="7C8FDD7F" w14:textId="77777777" w:rsidTr="006F532D">
        <w:trPr>
          <w:jc w:val="center"/>
        </w:trPr>
        <w:tc>
          <w:tcPr>
            <w:tcW w:w="1800" w:type="dxa"/>
            <w:tcBorders>
              <w:top w:val="nil"/>
              <w:left w:val="nil"/>
              <w:bottom w:val="single" w:sz="4" w:space="0" w:color="auto"/>
              <w:right w:val="nil"/>
            </w:tcBorders>
            <w:shd w:val="clear" w:color="auto" w:fill="FFFFFF"/>
            <w:tcMar>
              <w:top w:w="0" w:type="dxa"/>
              <w:left w:w="0" w:type="dxa"/>
              <w:bottom w:w="0" w:type="dxa"/>
              <w:right w:w="0" w:type="dxa"/>
            </w:tcMar>
            <w:vAlign w:val="center"/>
            <w:hideMark/>
          </w:tcPr>
          <w:p w14:paraId="3820CD47" w14:textId="733D49AB" w:rsidR="00A17B62" w:rsidRPr="00E90A4C" w:rsidRDefault="00A17B62" w:rsidP="007D271D">
            <w:pPr>
              <w:spacing w:before="100" w:after="100"/>
              <w:ind w:left="100" w:right="100"/>
              <w:rPr>
                <w:rFonts w:ascii="Times New Roman" w:hAnsi="Times New Roman" w:cs="Times New Roman"/>
              </w:rPr>
            </w:pPr>
            <w:r w:rsidRPr="00E90A4C">
              <w:rPr>
                <w:rFonts w:ascii="Times New Roman" w:eastAsia="Arial" w:hAnsi="Times New Roman" w:cs="Times New Roman"/>
                <w:color w:val="000000"/>
                <w:sz w:val="22"/>
                <w:szCs w:val="22"/>
              </w:rPr>
              <w:t xml:space="preserve">FE: </w:t>
            </w:r>
            <w:r>
              <w:rPr>
                <w:rFonts w:ascii="Times New Roman" w:eastAsia="Arial" w:hAnsi="Times New Roman" w:cs="Times New Roman"/>
                <w:color w:val="000000"/>
                <w:sz w:val="22"/>
                <w:szCs w:val="22"/>
              </w:rPr>
              <w:t>Respondent</w:t>
            </w:r>
          </w:p>
        </w:tc>
        <w:tc>
          <w:tcPr>
            <w:tcW w:w="1620" w:type="dxa"/>
            <w:tcBorders>
              <w:top w:val="nil"/>
              <w:left w:val="nil"/>
              <w:bottom w:val="single" w:sz="4" w:space="0" w:color="auto"/>
              <w:right w:val="nil"/>
            </w:tcBorders>
            <w:shd w:val="clear" w:color="auto" w:fill="FFFFFF"/>
            <w:tcMar>
              <w:top w:w="0" w:type="dxa"/>
              <w:left w:w="0" w:type="dxa"/>
              <w:bottom w:w="0" w:type="dxa"/>
              <w:right w:w="0" w:type="dxa"/>
            </w:tcMar>
            <w:vAlign w:val="center"/>
          </w:tcPr>
          <w:p w14:paraId="5D6FDF41" w14:textId="77777777" w:rsidR="00A17B62" w:rsidRPr="00E90A4C" w:rsidRDefault="00A17B62" w:rsidP="007D271D">
            <w:pPr>
              <w:spacing w:before="100" w:after="100"/>
              <w:ind w:left="100" w:right="100"/>
              <w:jc w:val="center"/>
              <w:rPr>
                <w:rFonts w:ascii="Times New Roman" w:hAnsi="Times New Roman" w:cs="Times New Roman"/>
              </w:rPr>
            </w:pPr>
          </w:p>
        </w:tc>
        <w:tc>
          <w:tcPr>
            <w:tcW w:w="1620" w:type="dxa"/>
            <w:tcBorders>
              <w:top w:val="nil"/>
              <w:left w:val="nil"/>
              <w:bottom w:val="single" w:sz="4" w:space="0" w:color="auto"/>
              <w:right w:val="nil"/>
            </w:tcBorders>
            <w:shd w:val="clear" w:color="auto" w:fill="FFFFFF"/>
            <w:tcMar>
              <w:top w:w="0" w:type="dxa"/>
              <w:left w:w="0" w:type="dxa"/>
              <w:bottom w:w="0" w:type="dxa"/>
              <w:right w:w="0" w:type="dxa"/>
            </w:tcMar>
            <w:vAlign w:val="center"/>
          </w:tcPr>
          <w:p w14:paraId="27D49EE0" w14:textId="77777777" w:rsidR="00A17B62" w:rsidRPr="00E90A4C" w:rsidRDefault="00A17B62" w:rsidP="007D271D">
            <w:pPr>
              <w:spacing w:before="100" w:after="100"/>
              <w:ind w:left="100" w:right="100"/>
              <w:jc w:val="center"/>
              <w:rPr>
                <w:rFonts w:ascii="Times New Roman" w:hAnsi="Times New Roman" w:cs="Times New Roman"/>
              </w:rPr>
            </w:pPr>
          </w:p>
        </w:tc>
        <w:tc>
          <w:tcPr>
            <w:tcW w:w="1620" w:type="dxa"/>
            <w:tcBorders>
              <w:top w:val="nil"/>
              <w:left w:val="nil"/>
              <w:bottom w:val="single" w:sz="4" w:space="0" w:color="auto"/>
              <w:right w:val="nil"/>
            </w:tcBorders>
            <w:shd w:val="clear" w:color="auto" w:fill="FFFFFF"/>
            <w:tcMar>
              <w:top w:w="0" w:type="dxa"/>
              <w:left w:w="0" w:type="dxa"/>
              <w:bottom w:w="0" w:type="dxa"/>
              <w:right w:w="0" w:type="dxa"/>
            </w:tcMar>
            <w:vAlign w:val="center"/>
            <w:hideMark/>
          </w:tcPr>
          <w:p w14:paraId="22DFBE2F" w14:textId="77777777" w:rsidR="00A17B62" w:rsidRPr="00E90A4C" w:rsidRDefault="00A17B62"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r>
      <w:tr w:rsidR="00A17B62" w:rsidRPr="00E90A4C" w14:paraId="2CB07783" w14:textId="77777777" w:rsidTr="007D271D">
        <w:trPr>
          <w:jc w:val="center"/>
        </w:trPr>
        <w:tc>
          <w:tcPr>
            <w:tcW w:w="6660" w:type="dxa"/>
            <w:gridSpan w:val="4"/>
            <w:tcBorders>
              <w:top w:val="single" w:sz="4" w:space="0" w:color="auto"/>
              <w:left w:val="nil"/>
              <w:right w:val="nil"/>
            </w:tcBorders>
            <w:shd w:val="clear" w:color="auto" w:fill="FFFFFF"/>
            <w:tcMar>
              <w:top w:w="0" w:type="dxa"/>
              <w:left w:w="0" w:type="dxa"/>
              <w:bottom w:w="0" w:type="dxa"/>
              <w:right w:w="0" w:type="dxa"/>
            </w:tcMar>
            <w:vAlign w:val="center"/>
          </w:tcPr>
          <w:p w14:paraId="5615576B" w14:textId="7176EEA9" w:rsidR="00A17B62" w:rsidRDefault="00A17B62" w:rsidP="00A17B62">
            <w:pPr>
              <w:spacing w:before="100" w:after="100"/>
              <w:ind w:left="100" w:right="100"/>
              <w:rPr>
                <w:rFonts w:ascii="Times New Roman" w:eastAsia="Arial" w:hAnsi="Times New Roman" w:cs="Times New Roman"/>
                <w:i/>
                <w:color w:val="000000"/>
                <w:sz w:val="22"/>
              </w:rPr>
            </w:pPr>
            <w:r w:rsidRPr="006F532D">
              <w:rPr>
                <w:rFonts w:ascii="Times New Roman" w:eastAsia="Arial" w:hAnsi="Times New Roman" w:cs="Times New Roman"/>
                <w:i/>
                <w:color w:val="000000"/>
                <w:sz w:val="22"/>
              </w:rPr>
              <w:t xml:space="preserve">Notes: </w:t>
            </w:r>
            <w:r>
              <w:rPr>
                <w:rFonts w:ascii="Times New Roman" w:eastAsia="Arial" w:hAnsi="Times New Roman" w:cs="Times New Roman"/>
                <w:i/>
                <w:color w:val="000000"/>
                <w:sz w:val="22"/>
              </w:rPr>
              <w:t>Coefficients are from a linear probability model</w:t>
            </w:r>
            <w:r>
              <w:rPr>
                <w:rFonts w:ascii="Times New Roman" w:eastAsia="Arial" w:hAnsi="Times New Roman" w:cs="Times New Roman"/>
                <w:i/>
                <w:color w:val="000000"/>
                <w:sz w:val="22"/>
              </w:rPr>
              <w:t xml:space="preserve"> of frequent pain. </w:t>
            </w:r>
            <w:r w:rsidRPr="006F532D">
              <w:rPr>
                <w:rFonts w:ascii="Times New Roman" w:eastAsia="Arial" w:hAnsi="Times New Roman" w:cs="Times New Roman"/>
                <w:i/>
                <w:color w:val="000000"/>
                <w:sz w:val="22"/>
              </w:rPr>
              <w:t>Standard errors in parentheses</w:t>
            </w:r>
            <w:r>
              <w:rPr>
                <w:rFonts w:ascii="Times New Roman" w:eastAsia="Arial" w:hAnsi="Times New Roman" w:cs="Times New Roman"/>
                <w:i/>
                <w:color w:val="000000"/>
                <w:sz w:val="22"/>
              </w:rPr>
              <w:t>. Model 2 excludes the Western states, which did not have any must-access PDMP activity during the m</w:t>
            </w:r>
            <w:r>
              <w:rPr>
                <w:rFonts w:ascii="Times New Roman" w:eastAsia="Arial" w:hAnsi="Times New Roman" w:cs="Times New Roman"/>
                <w:i/>
                <w:color w:val="000000"/>
                <w:sz w:val="22"/>
              </w:rPr>
              <w:t xml:space="preserve">easurement period. </w:t>
            </w:r>
          </w:p>
          <w:p w14:paraId="1389E8B1" w14:textId="515CDD75" w:rsidR="00A17B62" w:rsidRPr="006F532D" w:rsidRDefault="00A17B62" w:rsidP="006F532D">
            <w:pPr>
              <w:spacing w:before="100" w:after="100"/>
              <w:ind w:left="100" w:right="100"/>
              <w:rPr>
                <w:rFonts w:ascii="Times New Roman" w:eastAsia="Arial" w:hAnsi="Times New Roman" w:cs="Times New Roman"/>
                <w:i/>
                <w:color w:val="000000"/>
                <w:sz w:val="22"/>
              </w:rPr>
            </w:pPr>
            <w:r w:rsidRPr="006F532D">
              <w:rPr>
                <w:rFonts w:ascii="Times New Roman" w:eastAsia="Arial" w:hAnsi="Times New Roman" w:cs="Times New Roman"/>
                <w:i/>
                <w:color w:val="000000"/>
                <w:sz w:val="22"/>
              </w:rPr>
              <w:t>* p-value &lt; 0.05, ** &lt;0.01, *** &lt; 0.001</w:t>
            </w:r>
          </w:p>
        </w:tc>
      </w:tr>
    </w:tbl>
    <w:p w14:paraId="19D8D519" w14:textId="77777777" w:rsidR="005C7051" w:rsidRDefault="007327FE" w:rsidP="007327FE">
      <w:r>
        <w:t xml:space="preserve"> </w:t>
      </w:r>
      <w:r w:rsidR="005C7051">
        <w:tab/>
      </w:r>
    </w:p>
    <w:p w14:paraId="59FD557A" w14:textId="67ED0541" w:rsidR="00D8572D" w:rsidRDefault="005C7051" w:rsidP="001A54BF">
      <w:pPr>
        <w:spacing w:line="480" w:lineRule="auto"/>
        <w:ind w:firstLine="720"/>
      </w:pPr>
      <w:r>
        <w:t>The parallel trend tests</w:t>
      </w:r>
      <w:r w:rsidR="006307DB">
        <w:t xml:space="preserve"> yielded mixed results. </w:t>
      </w:r>
      <w:r w:rsidR="006307DB">
        <w:t>Figure 1 displays the results of the event study</w:t>
      </w:r>
      <w:r w:rsidR="006307DB">
        <w:t xml:space="preserve">, in which time is </w:t>
      </w:r>
      <w:r w:rsidR="006307DB">
        <w:t xml:space="preserve">measured in </w:t>
      </w:r>
      <w:r w:rsidR="00587705">
        <w:t>two-year increments relative to the exact interview date</w:t>
      </w:r>
      <w:r w:rsidR="006307DB">
        <w:t xml:space="preserve">. This figure shows the treatment group </w:t>
      </w:r>
      <w:r w:rsidR="006307DB">
        <w:t>estimates over time</w:t>
      </w:r>
      <w:r w:rsidR="006307DB">
        <w:t xml:space="preserve"> relative to </w:t>
      </w:r>
      <w:r w:rsidR="006307DB">
        <w:t xml:space="preserve">the comparison group and suggests a pre-existing trend toward increased pain in the treatment group starting approximately </w:t>
      </w:r>
      <w:r w:rsidR="006307DB">
        <w:t xml:space="preserve">5-6 years prior to the implementation of a must-access PDMP policy. The results of the Sun and Abraham </w:t>
      </w:r>
      <w:r w:rsidR="006307DB">
        <w:t>event study method yielded nearly identical results. In contrast, the models in which time was measured in survey waves do not show any evidence of a pre-existing trend.</w:t>
      </w:r>
      <w:r w:rsidR="00F51A23">
        <w:rPr>
          <w:rStyle w:val="FootnoteReference"/>
        </w:rPr>
        <w:footnoteReference w:id="1"/>
      </w:r>
      <w:r w:rsidR="00F51A23">
        <w:t xml:space="preserve"> </w:t>
      </w:r>
    </w:p>
    <w:p w14:paraId="6371DFDA" w14:textId="77777777" w:rsidR="00D02580" w:rsidRDefault="00D8572D" w:rsidP="006F532D">
      <w:pPr>
        <w:keepNext/>
        <w:spacing w:line="480" w:lineRule="auto"/>
        <w:ind w:firstLine="720"/>
        <w:jc w:val="center"/>
      </w:pPr>
      <w:r>
        <w:rPr>
          <w:noProof/>
        </w:rPr>
        <w:drawing>
          <wp:inline distT="0" distB="0" distL="0" distR="0" wp14:anchorId="3C089B35" wp14:editId="4CBB040E">
            <wp:extent cx="3113188" cy="2202793"/>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6461" b="5038"/>
                    <a:stretch/>
                  </pic:blipFill>
                  <pic:spPr bwMode="auto">
                    <a:xfrm>
                      <a:off x="0" y="0"/>
                      <a:ext cx="3151427" cy="2229850"/>
                    </a:xfrm>
                    <a:prstGeom prst="rect">
                      <a:avLst/>
                    </a:prstGeom>
                    <a:noFill/>
                    <a:ln>
                      <a:noFill/>
                    </a:ln>
                    <a:extLst>
                      <a:ext uri="{53640926-AAD7-44D8-BBD7-CCE9431645EC}">
                        <a14:shadowObscured xmlns:a14="http://schemas.microsoft.com/office/drawing/2010/main"/>
                      </a:ext>
                    </a:extLst>
                  </pic:spPr>
                </pic:pic>
              </a:graphicData>
            </a:graphic>
          </wp:inline>
        </w:drawing>
      </w:r>
    </w:p>
    <w:p w14:paraId="5AA984AA" w14:textId="7360E921" w:rsidR="00FC2129" w:rsidRDefault="00D02580" w:rsidP="00587705">
      <w:pPr>
        <w:pStyle w:val="Caption"/>
        <w:jc w:val="center"/>
      </w:pPr>
      <w:r>
        <w:t xml:space="preserve">Figure </w:t>
      </w:r>
      <w:fldSimple w:instr=" SEQ Figure \* ARABIC ">
        <w:r w:rsidR="009F2574">
          <w:rPr>
            <w:noProof/>
          </w:rPr>
          <w:t>1</w:t>
        </w:r>
      </w:fldSimple>
      <w:r>
        <w:t>: Trend Test for Frequent Pain</w:t>
      </w:r>
    </w:p>
    <w:p w14:paraId="35C21A72" w14:textId="77777777" w:rsidR="00587705" w:rsidRPr="006F532D" w:rsidRDefault="00587705" w:rsidP="006F532D"/>
    <w:p w14:paraId="00E21F5E" w14:textId="727D5DF4" w:rsidR="00D87690" w:rsidRDefault="00E07398" w:rsidP="006F532D">
      <w:pPr>
        <w:spacing w:line="480" w:lineRule="auto"/>
        <w:ind w:firstLine="720"/>
      </w:pPr>
      <w:r>
        <w:t>These d</w:t>
      </w:r>
      <w:r>
        <w:t>iffering trend results are concerning, and the next steps will be an attempt to understand what is driving the differ</w:t>
      </w:r>
      <w:r>
        <w:t>ing</w:t>
      </w:r>
      <w:r>
        <w:t xml:space="preserve"> results. </w:t>
      </w:r>
      <w:r w:rsidR="008D2A45">
        <w:t xml:space="preserve">The next </w:t>
      </w:r>
      <w:r w:rsidR="008D2A45">
        <w:t xml:space="preserve">step will simply be to </w:t>
      </w:r>
      <w:r w:rsidR="008D2A45">
        <w:t xml:space="preserve">identify </w:t>
      </w:r>
      <w:r w:rsidR="008D2A45">
        <w:t xml:space="preserve">respondents who are categorized differently </w:t>
      </w:r>
      <w:r w:rsidR="008D2A45">
        <w:t>in</w:t>
      </w:r>
      <w:r w:rsidR="008D2A45">
        <w:t xml:space="preserve"> the two time-counting methods</w:t>
      </w:r>
      <w:r w:rsidR="008D2A45">
        <w:t xml:space="preserve"> and determine if there are certain states that appear to be consistently re-categorized. </w:t>
      </w:r>
      <w:r>
        <w:t xml:space="preserve">The cohort-specific </w:t>
      </w:r>
      <w:r>
        <w:t xml:space="preserve">event studies </w:t>
      </w:r>
      <w:r w:rsidR="00C457D8">
        <w:t>were</w:t>
      </w:r>
      <w:r w:rsidR="00C457D8">
        <w:t>, in general,</w:t>
      </w:r>
      <w:r w:rsidR="00C457D8">
        <w:t xml:space="preserve"> imprecisely estimated</w:t>
      </w:r>
      <w:r w:rsidR="00C457D8">
        <w:t xml:space="preserve">, and none showed significant </w:t>
      </w:r>
      <w:r w:rsidR="00C457D8">
        <w:t xml:space="preserve">point </w:t>
      </w:r>
      <w:r w:rsidR="00C457D8">
        <w:t xml:space="preserve">estimates in the post-period. </w:t>
      </w:r>
      <w:r w:rsidR="00C457D8">
        <w:t xml:space="preserve">However, the 2012-2013 adopters </w:t>
      </w:r>
      <w:r w:rsidR="00C457D8">
        <w:t>may</w:t>
      </w:r>
      <w:r w:rsidR="00C457D8">
        <w:t xml:space="preserve"> be the primary driver of the </w:t>
      </w:r>
      <w:r w:rsidR="00C457D8">
        <w:t>pre-period trend</w:t>
      </w:r>
      <w:r w:rsidR="00C457D8">
        <w:t xml:space="preserve">. </w:t>
      </w:r>
      <w:r w:rsidR="00C457D8">
        <w:t xml:space="preserve">A leave-one-out analysis </w:t>
      </w:r>
      <w:r w:rsidR="00C457D8">
        <w:t>may be helpful if this pre-existing trend is driven largely by a single state</w:t>
      </w:r>
      <w:r w:rsidR="008D2A45">
        <w:t xml:space="preserve">, particularly if that state is one that is categorized differently by the </w:t>
      </w:r>
      <w:proofErr w:type="gramStart"/>
      <w:r w:rsidR="008D2A45">
        <w:t>two time</w:t>
      </w:r>
      <w:proofErr w:type="gramEnd"/>
      <w:r w:rsidR="008D2A45">
        <w:t xml:space="preserve"> counting methods</w:t>
      </w:r>
      <w:r w:rsidR="00C457D8">
        <w:t xml:space="preserve">. </w:t>
      </w:r>
      <w:r w:rsidR="008E3580">
        <w:t xml:space="preserve">Additionally, all estimates reported here do not use survey weights, and I need to check if </w:t>
      </w:r>
      <w:r w:rsidR="008E3580">
        <w:t>applying the survey weights changes the results.</w:t>
      </w:r>
    </w:p>
    <w:p w14:paraId="7DD6E48C" w14:textId="77777777" w:rsidR="00D02580" w:rsidRDefault="00D02580" w:rsidP="006F532D">
      <w:pPr>
        <w:keepNext/>
        <w:spacing w:line="480" w:lineRule="auto"/>
        <w:jc w:val="center"/>
      </w:pPr>
      <w:r>
        <w:rPr>
          <w:noProof/>
        </w:rPr>
        <w:drawing>
          <wp:inline distT="0" distB="0" distL="0" distR="0" wp14:anchorId="223B7DF4" wp14:editId="2166F2C8">
            <wp:extent cx="4669442" cy="313961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t Pain_Cohorts.jpg"/>
                    <pic:cNvPicPr/>
                  </pic:nvPicPr>
                  <pic:blipFill rotWithShape="1">
                    <a:blip r:embed="rId12">
                      <a:extLst>
                        <a:ext uri="{28A0092B-C50C-407E-A947-70E740481C1C}">
                          <a14:useLocalDpi xmlns:a14="http://schemas.microsoft.com/office/drawing/2010/main" val="0"/>
                        </a:ext>
                      </a:extLst>
                    </a:blip>
                    <a:srcRect l="13166" t="19288" r="22533" b="3851"/>
                    <a:stretch/>
                  </pic:blipFill>
                  <pic:spPr bwMode="auto">
                    <a:xfrm>
                      <a:off x="0" y="0"/>
                      <a:ext cx="4704823" cy="3163406"/>
                    </a:xfrm>
                    <a:prstGeom prst="rect">
                      <a:avLst/>
                    </a:prstGeom>
                    <a:ln>
                      <a:noFill/>
                    </a:ln>
                    <a:extLst>
                      <a:ext uri="{53640926-AAD7-44D8-BBD7-CCE9431645EC}">
                        <a14:shadowObscured xmlns:a14="http://schemas.microsoft.com/office/drawing/2010/main"/>
                      </a:ext>
                    </a:extLst>
                  </pic:spPr>
                </pic:pic>
              </a:graphicData>
            </a:graphic>
          </wp:inline>
        </w:drawing>
      </w:r>
    </w:p>
    <w:p w14:paraId="0AE78083" w14:textId="11EB7673" w:rsidR="00D02580" w:rsidRDefault="00D02580" w:rsidP="006F532D">
      <w:pPr>
        <w:pStyle w:val="Caption"/>
        <w:jc w:val="center"/>
      </w:pPr>
      <w:r>
        <w:t xml:space="preserve">Figure </w:t>
      </w:r>
      <w:fldSimple w:instr=" SEQ Figure \* ARABIC ">
        <w:r w:rsidR="009F2574">
          <w:rPr>
            <w:noProof/>
          </w:rPr>
          <w:t>2</w:t>
        </w:r>
      </w:fldSimple>
      <w:r>
        <w:t>: Cohort-Specific Event Studies</w:t>
      </w:r>
    </w:p>
    <w:p w14:paraId="25274913" w14:textId="0F01757D" w:rsidR="008D2A45" w:rsidRDefault="008D2A45" w:rsidP="001A54BF">
      <w:pPr>
        <w:spacing w:line="480" w:lineRule="auto"/>
        <w:rPr>
          <w:highlight w:val="yellow"/>
        </w:rPr>
      </w:pPr>
      <w:r>
        <w:tab/>
      </w:r>
      <w:r w:rsidR="00AD3DCF">
        <w:t xml:space="preserve">I also am considering what </w:t>
      </w:r>
      <w:r w:rsidR="00B85692">
        <w:t>fixed effects a</w:t>
      </w:r>
      <w:r w:rsidR="00B85692">
        <w:t>re most appropriate. The mode</w:t>
      </w:r>
      <w:r w:rsidR="00B85692">
        <w:t xml:space="preserve">l with </w:t>
      </w:r>
      <w:r w:rsidR="00B85692">
        <w:t xml:space="preserve">individual fixed effects </w:t>
      </w:r>
      <w:r w:rsidR="00B85692">
        <w:t xml:space="preserve">demonstrated that much of the variation in outcomes is between-individual rather than within-individual. </w:t>
      </w:r>
      <w:r w:rsidR="00B85692">
        <w:t xml:space="preserve">Do the pre-trends matter if the results are not robust to the inclusion of individual fixed effects? </w:t>
      </w:r>
      <w:r w:rsidR="00B85692" w:rsidRPr="009F2574">
        <w:t xml:space="preserve">Furthermore, I included </w:t>
      </w:r>
      <w:r w:rsidR="00B85692" w:rsidRPr="006F532D">
        <w:t xml:space="preserve">interview year </w:t>
      </w:r>
      <w:r w:rsidR="00B85692" w:rsidRPr="006F532D">
        <w:t>fixed effects in all models</w:t>
      </w:r>
      <w:r w:rsidR="00B85692" w:rsidRPr="006F532D">
        <w:t xml:space="preserve">, and I am wondering if survey wave fixed </w:t>
      </w:r>
      <w:r w:rsidR="00B85692" w:rsidRPr="006F532D">
        <w:t xml:space="preserve">effects would be more appropriate. Many of the respondents interviewed in </w:t>
      </w:r>
      <w:r w:rsidR="00B85692" w:rsidRPr="006F532D">
        <w:t xml:space="preserve">odd years are respondents who were not </w:t>
      </w:r>
      <w:r w:rsidR="001D5D72" w:rsidRPr="006F532D">
        <w:t xml:space="preserve">originally available </w:t>
      </w:r>
      <w:r w:rsidR="00496E4C" w:rsidRPr="006F532D">
        <w:t xml:space="preserve">for interviews during the initial survey fielding. These respondents may systematically differ from </w:t>
      </w:r>
      <w:r w:rsidR="00496E4C" w:rsidRPr="006F532D">
        <w:t xml:space="preserve">respondents who were initially available. Year fixed effects </w:t>
      </w:r>
      <w:r w:rsidR="00D02580">
        <w:t>may be absorbing some of this variation</w:t>
      </w:r>
      <w:r w:rsidR="00496E4C" w:rsidRPr="009F2574">
        <w:t>.</w:t>
      </w:r>
    </w:p>
    <w:p w14:paraId="059F6E39" w14:textId="6A6581AA" w:rsidR="00CA2AC0" w:rsidRDefault="00CA2AC0" w:rsidP="001A54BF">
      <w:pPr>
        <w:spacing w:line="480" w:lineRule="auto"/>
      </w:pPr>
      <w:r>
        <w:tab/>
        <w:t>Finally, I have sev</w:t>
      </w:r>
      <w:r>
        <w:t>eral secondary outcomes</w:t>
      </w:r>
      <w:r w:rsidR="008A11EA">
        <w:t xml:space="preserve"> and mechanisms</w:t>
      </w:r>
      <w:r>
        <w:t xml:space="preserve"> that I have not fully explored yet</w:t>
      </w:r>
      <w:r w:rsidR="008A11EA">
        <w:t xml:space="preserve">. </w:t>
      </w:r>
      <w:r w:rsidR="00D8572D">
        <w:t xml:space="preserve">I did a cursory review of the severe pain and functional status outcomes, and both were imprecisely estimated. I think it makes the most sense to focus on understanding the divergent </w:t>
      </w:r>
      <w:r w:rsidR="004410EF">
        <w:t>results produced by the different analyses on the basic pain outcome before doing beginning work on the remaining outcomes.</w:t>
      </w:r>
    </w:p>
    <w:p w14:paraId="21ABE378" w14:textId="6B749BFD" w:rsidR="00F51A23" w:rsidRDefault="00F51A23" w:rsidP="001A54BF">
      <w:pPr>
        <w:pStyle w:val="Heading2"/>
        <w:spacing w:line="480" w:lineRule="auto"/>
      </w:pPr>
      <w:r>
        <w:t>Subpopulation Analysis</w:t>
      </w:r>
    </w:p>
    <w:p w14:paraId="73912B53" w14:textId="13A632C0" w:rsidR="005B01E5" w:rsidRDefault="00332CCF" w:rsidP="001A54BF">
      <w:pPr>
        <w:spacing w:line="480" w:lineRule="auto"/>
      </w:pPr>
      <w:r>
        <w:tab/>
      </w:r>
      <w:r>
        <w:t xml:space="preserve">The subpopulation analyses included between 25,000 and 27,000 respondents who had reported frequently experiencing pain in either of the two </w:t>
      </w:r>
      <w:r>
        <w:t xml:space="preserve">prior surveys waves. </w:t>
      </w:r>
      <w:r>
        <w:t>The estimates for</w:t>
      </w:r>
      <w:r w:rsidR="00CA2AC0">
        <w:t xml:space="preserve"> the severe </w:t>
      </w:r>
      <w:r w:rsidR="0080008B">
        <w:t xml:space="preserve">or disabling </w:t>
      </w:r>
      <w:r w:rsidR="00CA2AC0">
        <w:t>pain outcome from</w:t>
      </w:r>
      <w:r>
        <w:t xml:space="preserve"> the two-way fixed effect</w:t>
      </w:r>
      <w:r>
        <w:t>s models were</w:t>
      </w:r>
      <w:r w:rsidR="00CA2AC0">
        <w:t xml:space="preserve"> positive</w:t>
      </w:r>
      <w:r w:rsidR="00CA2AC0">
        <w:t xml:space="preserve"> </w:t>
      </w:r>
      <w:r w:rsidR="00CA2AC0">
        <w:t>and</w:t>
      </w:r>
      <w:r>
        <w:t xml:space="preserve"> similar</w:t>
      </w:r>
      <w:r w:rsidR="00CA2AC0">
        <w:t xml:space="preserve"> in magnitude</w:t>
      </w:r>
      <w:r>
        <w:t xml:space="preserve"> for the </w:t>
      </w:r>
      <w:r>
        <w:t>2014-2015 and 2016-2017 cohorts</w:t>
      </w:r>
      <w:r w:rsidR="00CA2AC0">
        <w:t xml:space="preserve">, but insignificant. </w:t>
      </w:r>
      <w:r w:rsidR="00CA2AC0">
        <w:t>However, the estimate for the 2012-2013 cohort was negative</w:t>
      </w:r>
      <w:r w:rsidR="00CA2AC0">
        <w:t xml:space="preserve">. </w:t>
      </w:r>
      <w:r w:rsidR="00CA2AC0">
        <w:t>E</w:t>
      </w:r>
      <w:r w:rsidR="0080008B">
        <w:t xml:space="preserve">stimates for the two-way fixed effects models are shown in </w:t>
      </w:r>
      <w:r w:rsidR="0080008B">
        <w:fldChar w:fldCharType="begin"/>
      </w:r>
      <w:r w:rsidR="0080008B">
        <w:instrText xml:space="preserve"> REF _Ref121928151 \h </w:instrText>
      </w:r>
      <w:r w:rsidR="0080008B">
        <w:fldChar w:fldCharType="separate"/>
      </w:r>
      <w:r w:rsidR="0080008B">
        <w:t xml:space="preserve">Table </w:t>
      </w:r>
      <w:r w:rsidR="0080008B">
        <w:rPr>
          <w:noProof/>
        </w:rPr>
        <w:t>3</w:t>
      </w:r>
      <w:r w:rsidR="0080008B">
        <w:fldChar w:fldCharType="end"/>
      </w:r>
      <w:r w:rsidR="0080008B">
        <w:t xml:space="preserve"> and e</w:t>
      </w:r>
      <w:r w:rsidR="00CA2AC0">
        <w:t xml:space="preserve">vent studies are </w:t>
      </w:r>
      <w:r w:rsidR="0080008B">
        <w:t>provided</w:t>
      </w:r>
      <w:r w:rsidR="009F2574">
        <w:t xml:space="preserve"> in</w:t>
      </w:r>
      <w:r w:rsidR="0080008B">
        <w:t xml:space="preserve"> </w:t>
      </w:r>
      <w:r w:rsidR="0080008B">
        <w:fldChar w:fldCharType="begin"/>
      </w:r>
      <w:r w:rsidR="0080008B">
        <w:instrText xml:space="preserve"> REF _Ref121927492 \h </w:instrText>
      </w:r>
      <w:r w:rsidR="0080008B">
        <w:fldChar w:fldCharType="separate"/>
      </w:r>
      <w:r w:rsidR="0080008B">
        <w:t xml:space="preserve">Figure </w:t>
      </w:r>
      <w:r w:rsidR="0080008B">
        <w:rPr>
          <w:noProof/>
        </w:rPr>
        <w:t>3</w:t>
      </w:r>
      <w:r w:rsidR="0080008B">
        <w:fldChar w:fldCharType="end"/>
      </w:r>
      <w:r w:rsidR="00CA2AC0">
        <w:t>.</w:t>
      </w:r>
    </w:p>
    <w:p w14:paraId="57DCA9AC" w14:textId="079D578F" w:rsidR="00CA2AC0" w:rsidRDefault="00CA2AC0" w:rsidP="006F532D">
      <w:pPr>
        <w:spacing w:line="480" w:lineRule="auto"/>
      </w:pPr>
      <w:r>
        <w:tab/>
        <w:t>The next steps on this section are limited, because it looks li</w:t>
      </w:r>
      <w:r>
        <w:t xml:space="preserve">ke the answer is a more straightforward no effect or </w:t>
      </w:r>
      <w:r w:rsidR="00C47FC4">
        <w:t>potentially a</w:t>
      </w:r>
      <w:r>
        <w:t xml:space="preserve"> very small effect with s</w:t>
      </w:r>
      <w:r>
        <w:t xml:space="preserve">ubstantial variation across treated units. However, I should probably </w:t>
      </w:r>
      <w:r w:rsidR="00C47FC4">
        <w:t>rerun the models using the surv</w:t>
      </w:r>
      <w:r w:rsidR="00C47FC4">
        <w:t>ey wave timings just to be sure there are no big changes.</w:t>
      </w:r>
    </w:p>
    <w:p w14:paraId="4828AA71" w14:textId="40A73DAF" w:rsidR="00D02580" w:rsidRDefault="00D02580" w:rsidP="006F532D">
      <w:pPr>
        <w:pStyle w:val="Caption"/>
        <w:keepNext/>
      </w:pPr>
      <w:bookmarkStart w:id="3" w:name="_Ref121928151"/>
      <w:r>
        <w:t xml:space="preserve">Table </w:t>
      </w:r>
      <w:fldSimple w:instr=" SEQ Table \* ARABIC ">
        <w:r>
          <w:rPr>
            <w:noProof/>
          </w:rPr>
          <w:t>3</w:t>
        </w:r>
      </w:fldSimple>
      <w:bookmarkEnd w:id="3"/>
      <w:r>
        <w:t xml:space="preserve">: Effect on </w:t>
      </w:r>
      <w:r w:rsidR="0080008B">
        <w:t>Severe or Disabling</w:t>
      </w:r>
      <w:r>
        <w:t xml:space="preserve"> Pain, Subpopulation Analysis</w:t>
      </w:r>
    </w:p>
    <w:tbl>
      <w:tblPr>
        <w:tblStyle w:val="Table"/>
        <w:tblW w:w="0" w:type="auto"/>
        <w:jc w:val="center"/>
        <w:tblInd w:w="0" w:type="dxa"/>
        <w:tblLayout w:type="fixed"/>
        <w:tblLook w:val="0420" w:firstRow="1" w:lastRow="0" w:firstColumn="0" w:lastColumn="0" w:noHBand="0" w:noVBand="1"/>
      </w:tblPr>
      <w:tblGrid>
        <w:gridCol w:w="2520"/>
        <w:gridCol w:w="1080"/>
        <w:gridCol w:w="1080"/>
        <w:gridCol w:w="1080"/>
      </w:tblGrid>
      <w:tr w:rsidR="00332CCF" w:rsidRPr="00E90A4C" w14:paraId="5E53E980" w14:textId="77777777" w:rsidTr="007D271D">
        <w:trPr>
          <w:cnfStyle w:val="100000000000" w:firstRow="1" w:lastRow="0" w:firstColumn="0" w:lastColumn="0" w:oddVBand="0" w:evenVBand="0" w:oddHBand="0" w:evenHBand="0" w:firstRowFirstColumn="0" w:firstRowLastColumn="0" w:lastRowFirstColumn="0" w:lastRowLastColumn="0"/>
          <w:tblHeader/>
          <w:jc w:val="center"/>
        </w:trPr>
        <w:tc>
          <w:tcPr>
            <w:tcW w:w="2520"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C64EAD6" w14:textId="77777777" w:rsidR="00332CCF" w:rsidRPr="00E90A4C" w:rsidRDefault="00332CCF" w:rsidP="007D271D">
            <w:pPr>
              <w:spacing w:before="100" w:after="100"/>
              <w:ind w:left="100" w:right="100"/>
              <w:rPr>
                <w:rFonts w:ascii="Times New Roman" w:hAnsi="Times New Roman" w:cs="Times New Roman"/>
              </w:rPr>
            </w:pPr>
          </w:p>
        </w:tc>
        <w:tc>
          <w:tcPr>
            <w:tcW w:w="1080"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691E27F"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b/>
                <w:color w:val="000000"/>
                <w:sz w:val="22"/>
                <w:szCs w:val="22"/>
              </w:rPr>
              <w:t>2012-2013 Cohort</w:t>
            </w:r>
          </w:p>
        </w:tc>
        <w:tc>
          <w:tcPr>
            <w:tcW w:w="1080"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5AAD1F1"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b/>
                <w:color w:val="000000"/>
                <w:sz w:val="22"/>
                <w:szCs w:val="22"/>
              </w:rPr>
              <w:t>2014-2015 Cohort</w:t>
            </w:r>
          </w:p>
        </w:tc>
        <w:tc>
          <w:tcPr>
            <w:tcW w:w="1080"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544E00C"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b/>
                <w:color w:val="000000"/>
                <w:sz w:val="22"/>
                <w:szCs w:val="22"/>
              </w:rPr>
              <w:t>2016-2017 Cohort</w:t>
            </w:r>
          </w:p>
        </w:tc>
      </w:tr>
      <w:tr w:rsidR="00332CCF" w:rsidRPr="00E90A4C" w14:paraId="3E5F0D0E" w14:textId="77777777" w:rsidTr="007D271D">
        <w:trPr>
          <w:jc w:val="center"/>
        </w:trPr>
        <w:tc>
          <w:tcPr>
            <w:tcW w:w="2520" w:type="dxa"/>
            <w:tcBorders>
              <w:top w:val="single" w:sz="18" w:space="0" w:color="666666"/>
              <w:left w:val="nil"/>
              <w:bottom w:val="nil"/>
              <w:right w:val="nil"/>
            </w:tcBorders>
            <w:shd w:val="clear" w:color="auto" w:fill="FFFFFF"/>
            <w:tcMar>
              <w:top w:w="0" w:type="dxa"/>
              <w:left w:w="0" w:type="dxa"/>
              <w:bottom w:w="0" w:type="dxa"/>
              <w:right w:w="0" w:type="dxa"/>
            </w:tcMar>
            <w:vAlign w:val="center"/>
            <w:hideMark/>
          </w:tcPr>
          <w:p w14:paraId="5431B5BB" w14:textId="77777777" w:rsidR="00332CCF" w:rsidRPr="00E90A4C" w:rsidRDefault="00332CCF" w:rsidP="007D271D">
            <w:pPr>
              <w:spacing w:before="100" w:after="100"/>
              <w:ind w:left="100" w:right="100"/>
              <w:rPr>
                <w:rFonts w:ascii="Times New Roman" w:hAnsi="Times New Roman" w:cs="Times New Roman"/>
              </w:rPr>
            </w:pPr>
            <w:r w:rsidRPr="00E90A4C">
              <w:rPr>
                <w:rFonts w:ascii="Times New Roman" w:eastAsia="Arial" w:hAnsi="Times New Roman" w:cs="Times New Roman"/>
                <w:color w:val="000000"/>
                <w:sz w:val="22"/>
                <w:szCs w:val="22"/>
              </w:rPr>
              <w:t>Current PDMP</w:t>
            </w:r>
          </w:p>
        </w:tc>
        <w:tc>
          <w:tcPr>
            <w:tcW w:w="1080" w:type="dxa"/>
            <w:tcBorders>
              <w:top w:val="single" w:sz="18" w:space="0" w:color="666666"/>
              <w:left w:val="nil"/>
              <w:bottom w:val="nil"/>
              <w:right w:val="nil"/>
            </w:tcBorders>
            <w:shd w:val="clear" w:color="auto" w:fill="FFFFFF"/>
            <w:tcMar>
              <w:top w:w="0" w:type="dxa"/>
              <w:left w:w="0" w:type="dxa"/>
              <w:bottom w:w="0" w:type="dxa"/>
              <w:right w:w="0" w:type="dxa"/>
            </w:tcMar>
            <w:vAlign w:val="center"/>
            <w:hideMark/>
          </w:tcPr>
          <w:p w14:paraId="1215A5CC"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07 (0.008)</w:t>
            </w:r>
          </w:p>
        </w:tc>
        <w:tc>
          <w:tcPr>
            <w:tcW w:w="1080" w:type="dxa"/>
            <w:tcBorders>
              <w:top w:val="single" w:sz="18" w:space="0" w:color="666666"/>
              <w:left w:val="nil"/>
              <w:bottom w:val="nil"/>
              <w:right w:val="nil"/>
            </w:tcBorders>
            <w:shd w:val="clear" w:color="auto" w:fill="FFFFFF"/>
            <w:tcMar>
              <w:top w:w="0" w:type="dxa"/>
              <w:left w:w="0" w:type="dxa"/>
              <w:bottom w:w="0" w:type="dxa"/>
              <w:right w:w="0" w:type="dxa"/>
            </w:tcMar>
            <w:vAlign w:val="center"/>
            <w:hideMark/>
          </w:tcPr>
          <w:p w14:paraId="638634EF"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21 (0.016)</w:t>
            </w:r>
          </w:p>
        </w:tc>
        <w:tc>
          <w:tcPr>
            <w:tcW w:w="1080" w:type="dxa"/>
            <w:tcBorders>
              <w:top w:val="single" w:sz="18" w:space="0" w:color="666666"/>
              <w:left w:val="nil"/>
              <w:bottom w:val="nil"/>
              <w:right w:val="nil"/>
            </w:tcBorders>
            <w:shd w:val="clear" w:color="auto" w:fill="FFFFFF"/>
            <w:tcMar>
              <w:top w:w="0" w:type="dxa"/>
              <w:left w:w="0" w:type="dxa"/>
              <w:bottom w:w="0" w:type="dxa"/>
              <w:right w:w="0" w:type="dxa"/>
            </w:tcMar>
            <w:vAlign w:val="center"/>
            <w:hideMark/>
          </w:tcPr>
          <w:p w14:paraId="2EA9AD03"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23 (0.017)</w:t>
            </w:r>
          </w:p>
        </w:tc>
      </w:tr>
      <w:tr w:rsidR="00332CCF" w:rsidRPr="00E90A4C" w14:paraId="4C721567" w14:textId="77777777" w:rsidTr="007D271D">
        <w:trPr>
          <w:jc w:val="center"/>
        </w:trPr>
        <w:tc>
          <w:tcPr>
            <w:tcW w:w="2520" w:type="dxa"/>
            <w:tcBorders>
              <w:top w:val="nil"/>
              <w:left w:val="nil"/>
              <w:bottom w:val="nil"/>
              <w:right w:val="nil"/>
            </w:tcBorders>
            <w:shd w:val="clear" w:color="auto" w:fill="FFFFFF"/>
            <w:tcMar>
              <w:top w:w="0" w:type="dxa"/>
              <w:left w:w="0" w:type="dxa"/>
              <w:bottom w:w="0" w:type="dxa"/>
              <w:right w:w="0" w:type="dxa"/>
            </w:tcMar>
            <w:vAlign w:val="center"/>
            <w:hideMark/>
          </w:tcPr>
          <w:p w14:paraId="5F849811" w14:textId="77777777" w:rsidR="00332CCF" w:rsidRPr="00E90A4C" w:rsidRDefault="00332CCF" w:rsidP="007D271D">
            <w:pPr>
              <w:spacing w:before="100" w:after="100"/>
              <w:ind w:left="100" w:right="100"/>
              <w:rPr>
                <w:rFonts w:ascii="Times New Roman" w:hAnsi="Times New Roman" w:cs="Times New Roman"/>
              </w:rPr>
            </w:pPr>
            <w:proofErr w:type="spellStart"/>
            <w:r w:rsidRPr="00E90A4C">
              <w:rPr>
                <w:rFonts w:ascii="Times New Roman" w:eastAsia="Arial" w:hAnsi="Times New Roman" w:cs="Times New Roman"/>
                <w:color w:val="000000"/>
                <w:sz w:val="22"/>
                <w:szCs w:val="22"/>
              </w:rPr>
              <w:t>Num.Obs</w:t>
            </w:r>
            <w:proofErr w:type="spellEnd"/>
            <w:r w:rsidRPr="00E90A4C">
              <w:rPr>
                <w:rFonts w:ascii="Times New Roman" w:eastAsia="Arial" w:hAnsi="Times New Roman" w:cs="Times New Roman"/>
                <w:color w:val="000000"/>
                <w:sz w:val="22"/>
                <w:szCs w:val="22"/>
              </w:rPr>
              <w:t>.</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7CCAB70A"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25054</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07DCE5EF"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25878</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406DB97F"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27325</w:t>
            </w:r>
          </w:p>
        </w:tc>
      </w:tr>
      <w:tr w:rsidR="00332CCF" w:rsidRPr="00E90A4C" w14:paraId="1363556B" w14:textId="77777777" w:rsidTr="007D271D">
        <w:trPr>
          <w:jc w:val="center"/>
        </w:trPr>
        <w:tc>
          <w:tcPr>
            <w:tcW w:w="2520" w:type="dxa"/>
            <w:tcBorders>
              <w:top w:val="nil"/>
              <w:left w:val="nil"/>
              <w:bottom w:val="nil"/>
              <w:right w:val="nil"/>
            </w:tcBorders>
            <w:shd w:val="clear" w:color="auto" w:fill="FFFFFF"/>
            <w:tcMar>
              <w:top w:w="0" w:type="dxa"/>
              <w:left w:w="0" w:type="dxa"/>
              <w:bottom w:w="0" w:type="dxa"/>
              <w:right w:w="0" w:type="dxa"/>
            </w:tcMar>
            <w:vAlign w:val="center"/>
            <w:hideMark/>
          </w:tcPr>
          <w:p w14:paraId="4FABE935" w14:textId="77777777" w:rsidR="00332CCF" w:rsidRPr="00E90A4C" w:rsidRDefault="00332CCF" w:rsidP="007D271D">
            <w:pPr>
              <w:spacing w:before="100" w:after="100"/>
              <w:ind w:left="100" w:right="100"/>
              <w:rPr>
                <w:rFonts w:ascii="Times New Roman" w:hAnsi="Times New Roman" w:cs="Times New Roman"/>
              </w:rPr>
            </w:pPr>
            <w:r w:rsidRPr="00E90A4C">
              <w:rPr>
                <w:rFonts w:ascii="Times New Roman" w:eastAsia="Arial" w:hAnsi="Times New Roman" w:cs="Times New Roman"/>
                <w:color w:val="000000"/>
                <w:sz w:val="22"/>
                <w:szCs w:val="22"/>
              </w:rPr>
              <w:t>R</w:t>
            </w:r>
            <w:r w:rsidRPr="006F532D">
              <w:rPr>
                <w:rFonts w:ascii="Times New Roman" w:eastAsia="Arial" w:hAnsi="Times New Roman" w:cs="Times New Roman"/>
                <w:color w:val="000000"/>
                <w:sz w:val="22"/>
                <w:szCs w:val="22"/>
                <w:vertAlign w:val="superscript"/>
              </w:rPr>
              <w:t>2</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111E7976"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27</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59266A39"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31</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31C5FC0D"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0.033</w:t>
            </w:r>
          </w:p>
        </w:tc>
      </w:tr>
      <w:tr w:rsidR="00332CCF" w:rsidRPr="00E90A4C" w14:paraId="2677B840" w14:textId="77777777" w:rsidTr="007D271D">
        <w:trPr>
          <w:jc w:val="center"/>
        </w:trPr>
        <w:tc>
          <w:tcPr>
            <w:tcW w:w="2520" w:type="dxa"/>
            <w:tcBorders>
              <w:top w:val="nil"/>
              <w:left w:val="nil"/>
              <w:bottom w:val="nil"/>
              <w:right w:val="nil"/>
            </w:tcBorders>
            <w:shd w:val="clear" w:color="auto" w:fill="FFFFFF"/>
            <w:tcMar>
              <w:top w:w="0" w:type="dxa"/>
              <w:left w:w="0" w:type="dxa"/>
              <w:bottom w:w="0" w:type="dxa"/>
              <w:right w:w="0" w:type="dxa"/>
            </w:tcMar>
            <w:vAlign w:val="center"/>
            <w:hideMark/>
          </w:tcPr>
          <w:p w14:paraId="64D0A36A" w14:textId="77777777" w:rsidR="00332CCF" w:rsidRPr="00E90A4C" w:rsidRDefault="00332CCF" w:rsidP="007D271D">
            <w:pPr>
              <w:spacing w:before="100" w:after="100"/>
              <w:ind w:left="100" w:right="100"/>
              <w:rPr>
                <w:rFonts w:ascii="Times New Roman" w:hAnsi="Times New Roman" w:cs="Times New Roman"/>
              </w:rPr>
            </w:pPr>
            <w:proofErr w:type="spellStart"/>
            <w:r w:rsidRPr="00E90A4C">
              <w:rPr>
                <w:rFonts w:ascii="Times New Roman" w:eastAsia="Arial" w:hAnsi="Times New Roman" w:cs="Times New Roman"/>
                <w:color w:val="000000"/>
                <w:sz w:val="22"/>
                <w:szCs w:val="22"/>
              </w:rPr>
              <w:t>Std.Errors</w:t>
            </w:r>
            <w:proofErr w:type="spellEnd"/>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331A0688"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by: state</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08794DE6"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by: state</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30AE36C4"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by: state</w:t>
            </w:r>
          </w:p>
        </w:tc>
      </w:tr>
      <w:tr w:rsidR="00332CCF" w:rsidRPr="00E90A4C" w14:paraId="3486B3A4" w14:textId="77777777" w:rsidTr="007D271D">
        <w:trPr>
          <w:jc w:val="center"/>
        </w:trPr>
        <w:tc>
          <w:tcPr>
            <w:tcW w:w="2520" w:type="dxa"/>
            <w:tcBorders>
              <w:top w:val="nil"/>
              <w:left w:val="nil"/>
              <w:bottom w:val="nil"/>
              <w:right w:val="nil"/>
            </w:tcBorders>
            <w:shd w:val="clear" w:color="auto" w:fill="FFFFFF"/>
            <w:tcMar>
              <w:top w:w="0" w:type="dxa"/>
              <w:left w:w="0" w:type="dxa"/>
              <w:bottom w:w="0" w:type="dxa"/>
              <w:right w:w="0" w:type="dxa"/>
            </w:tcMar>
            <w:vAlign w:val="center"/>
            <w:hideMark/>
          </w:tcPr>
          <w:p w14:paraId="59E427D2" w14:textId="77777777" w:rsidR="00332CCF" w:rsidRPr="00E90A4C" w:rsidRDefault="00332CCF" w:rsidP="007D271D">
            <w:pPr>
              <w:spacing w:before="100" w:after="100"/>
              <w:ind w:left="100" w:right="100"/>
              <w:rPr>
                <w:rFonts w:ascii="Times New Roman" w:hAnsi="Times New Roman" w:cs="Times New Roman"/>
              </w:rPr>
            </w:pPr>
            <w:r w:rsidRPr="00E90A4C">
              <w:rPr>
                <w:rFonts w:ascii="Times New Roman" w:eastAsia="Arial" w:hAnsi="Times New Roman" w:cs="Times New Roman"/>
                <w:color w:val="000000"/>
                <w:sz w:val="22"/>
                <w:szCs w:val="22"/>
              </w:rPr>
              <w:t xml:space="preserve">FE: </w:t>
            </w:r>
            <w:r>
              <w:rPr>
                <w:rFonts w:ascii="Times New Roman" w:eastAsia="Arial" w:hAnsi="Times New Roman" w:cs="Times New Roman"/>
                <w:color w:val="000000"/>
                <w:sz w:val="22"/>
                <w:szCs w:val="22"/>
              </w:rPr>
              <w:t>S</w:t>
            </w:r>
            <w:r w:rsidRPr="00E90A4C">
              <w:rPr>
                <w:rFonts w:ascii="Times New Roman" w:eastAsia="Arial" w:hAnsi="Times New Roman" w:cs="Times New Roman"/>
                <w:color w:val="000000"/>
                <w:sz w:val="22"/>
                <w:szCs w:val="22"/>
              </w:rPr>
              <w:t>tate</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20D88273"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2D11437B"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c>
          <w:tcPr>
            <w:tcW w:w="1080" w:type="dxa"/>
            <w:tcBorders>
              <w:top w:val="nil"/>
              <w:left w:val="nil"/>
              <w:bottom w:val="nil"/>
              <w:right w:val="nil"/>
            </w:tcBorders>
            <w:shd w:val="clear" w:color="auto" w:fill="FFFFFF"/>
            <w:tcMar>
              <w:top w:w="0" w:type="dxa"/>
              <w:left w:w="0" w:type="dxa"/>
              <w:bottom w:w="0" w:type="dxa"/>
              <w:right w:w="0" w:type="dxa"/>
            </w:tcMar>
            <w:vAlign w:val="center"/>
            <w:hideMark/>
          </w:tcPr>
          <w:p w14:paraId="0A568706"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r>
      <w:tr w:rsidR="00332CCF" w:rsidRPr="00E90A4C" w14:paraId="010209D4" w14:textId="77777777" w:rsidTr="007D271D">
        <w:trPr>
          <w:jc w:val="center"/>
        </w:trPr>
        <w:tc>
          <w:tcPr>
            <w:tcW w:w="2520" w:type="dxa"/>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2EA678D7" w14:textId="77777777" w:rsidR="00332CCF" w:rsidRPr="00E90A4C" w:rsidRDefault="00332CCF" w:rsidP="007D271D">
            <w:pPr>
              <w:spacing w:before="100" w:after="100"/>
              <w:ind w:left="100" w:right="100"/>
              <w:rPr>
                <w:rFonts w:ascii="Times New Roman" w:hAnsi="Times New Roman" w:cs="Times New Roman"/>
              </w:rPr>
            </w:pPr>
            <w:r w:rsidRPr="00E90A4C">
              <w:rPr>
                <w:rFonts w:ascii="Times New Roman" w:eastAsia="Arial" w:hAnsi="Times New Roman" w:cs="Times New Roman"/>
                <w:color w:val="000000"/>
                <w:sz w:val="22"/>
                <w:szCs w:val="22"/>
              </w:rPr>
              <w:t>FE: Interview</w:t>
            </w:r>
            <w:r>
              <w:rPr>
                <w:rFonts w:ascii="Times New Roman" w:eastAsia="Arial" w:hAnsi="Times New Roman" w:cs="Times New Roman"/>
                <w:color w:val="000000"/>
                <w:sz w:val="22"/>
                <w:szCs w:val="22"/>
              </w:rPr>
              <w:t xml:space="preserve"> Year</w:t>
            </w:r>
          </w:p>
        </w:tc>
        <w:tc>
          <w:tcPr>
            <w:tcW w:w="1080" w:type="dxa"/>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437696EA"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c>
          <w:tcPr>
            <w:tcW w:w="1080" w:type="dxa"/>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37885B6F"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c>
          <w:tcPr>
            <w:tcW w:w="1080" w:type="dxa"/>
            <w:tcBorders>
              <w:top w:val="nil"/>
              <w:left w:val="nil"/>
              <w:bottom w:val="single" w:sz="18" w:space="0" w:color="666666"/>
              <w:right w:val="nil"/>
            </w:tcBorders>
            <w:shd w:val="clear" w:color="auto" w:fill="FFFFFF"/>
            <w:tcMar>
              <w:top w:w="0" w:type="dxa"/>
              <w:left w:w="0" w:type="dxa"/>
              <w:bottom w:w="0" w:type="dxa"/>
              <w:right w:w="0" w:type="dxa"/>
            </w:tcMar>
            <w:vAlign w:val="center"/>
            <w:hideMark/>
          </w:tcPr>
          <w:p w14:paraId="052895A8" w14:textId="77777777" w:rsidR="00332CCF" w:rsidRPr="00E90A4C" w:rsidRDefault="00332CCF" w:rsidP="007D271D">
            <w:pPr>
              <w:spacing w:before="100" w:after="100"/>
              <w:ind w:left="100" w:right="100"/>
              <w:jc w:val="center"/>
              <w:rPr>
                <w:rFonts w:ascii="Times New Roman" w:hAnsi="Times New Roman" w:cs="Times New Roman"/>
              </w:rPr>
            </w:pPr>
            <w:r w:rsidRPr="00E90A4C">
              <w:rPr>
                <w:rFonts w:ascii="Times New Roman" w:eastAsia="Arial" w:hAnsi="Times New Roman" w:cs="Times New Roman"/>
                <w:color w:val="000000"/>
                <w:sz w:val="22"/>
                <w:szCs w:val="22"/>
              </w:rPr>
              <w:t>X</w:t>
            </w:r>
          </w:p>
        </w:tc>
      </w:tr>
    </w:tbl>
    <w:p w14:paraId="6B5BD0C4" w14:textId="77777777" w:rsidR="00332CCF" w:rsidRPr="00B11126" w:rsidRDefault="00332CCF" w:rsidP="006F532D"/>
    <w:p w14:paraId="197FA244" w14:textId="77777777" w:rsidR="009F2574" w:rsidRDefault="009F2574" w:rsidP="006F532D">
      <w:pPr>
        <w:keepNext/>
        <w:jc w:val="center"/>
      </w:pPr>
      <w:r>
        <w:rPr>
          <w:noProof/>
        </w:rPr>
        <w:drawing>
          <wp:inline distT="0" distB="0" distL="0" distR="0" wp14:anchorId="53D90ABD" wp14:editId="600B9AAC">
            <wp:extent cx="5099050" cy="3669249"/>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vere Pain.jpg"/>
                    <pic:cNvPicPr/>
                  </pic:nvPicPr>
                  <pic:blipFill rotWithShape="1">
                    <a:blip r:embed="rId13">
                      <a:extLst>
                        <a:ext uri="{28A0092B-C50C-407E-A947-70E740481C1C}">
                          <a14:useLocalDpi xmlns:a14="http://schemas.microsoft.com/office/drawing/2010/main" val="0"/>
                        </a:ext>
                      </a:extLst>
                    </a:blip>
                    <a:srcRect r="36752" b="19089"/>
                    <a:stretch/>
                  </pic:blipFill>
                  <pic:spPr bwMode="auto">
                    <a:xfrm>
                      <a:off x="0" y="0"/>
                      <a:ext cx="5134726" cy="3694922"/>
                    </a:xfrm>
                    <a:prstGeom prst="rect">
                      <a:avLst/>
                    </a:prstGeom>
                    <a:ln>
                      <a:noFill/>
                    </a:ln>
                    <a:extLst>
                      <a:ext uri="{53640926-AAD7-44D8-BBD7-CCE9431645EC}">
                        <a14:shadowObscured xmlns:a14="http://schemas.microsoft.com/office/drawing/2010/main"/>
                      </a:ext>
                    </a:extLst>
                  </pic:spPr>
                </pic:pic>
              </a:graphicData>
            </a:graphic>
          </wp:inline>
        </w:drawing>
      </w:r>
    </w:p>
    <w:p w14:paraId="264D76C9" w14:textId="1D963DC8" w:rsidR="00F51A23" w:rsidRPr="00B11126" w:rsidRDefault="009F2574" w:rsidP="006F532D">
      <w:pPr>
        <w:pStyle w:val="Caption"/>
        <w:jc w:val="center"/>
      </w:pPr>
      <w:bookmarkStart w:id="4" w:name="_Ref121927492"/>
      <w:r>
        <w:t xml:space="preserve">Figure </w:t>
      </w:r>
      <w:fldSimple w:instr=" SEQ Figure \* ARABIC ">
        <w:r>
          <w:rPr>
            <w:noProof/>
          </w:rPr>
          <w:t>3</w:t>
        </w:r>
      </w:fldSimple>
      <w:bookmarkEnd w:id="4"/>
      <w:r>
        <w:t>: Effect on Severe Pain - Subpopulation Event Studies</w:t>
      </w:r>
    </w:p>
    <w:p w14:paraId="6626F536" w14:textId="6255F137" w:rsidR="00BD5BDC" w:rsidRDefault="00314958" w:rsidP="00BD5BDC">
      <w:pPr>
        <w:pStyle w:val="Heading1"/>
      </w:pPr>
      <w:r>
        <w:t>Conclusion</w:t>
      </w:r>
    </w:p>
    <w:p w14:paraId="12B20458" w14:textId="3701A2DD" w:rsidR="009F2574" w:rsidRDefault="009F2574" w:rsidP="009F2574">
      <w:pPr>
        <w:pStyle w:val="Heading2"/>
      </w:pPr>
      <w:r>
        <w:t>Formal Conclusion</w:t>
      </w:r>
    </w:p>
    <w:p w14:paraId="4E628369" w14:textId="1F5B73F4" w:rsidR="009F2574" w:rsidRDefault="009F2574" w:rsidP="006F532D">
      <w:pPr>
        <w:spacing w:line="480" w:lineRule="auto"/>
      </w:pPr>
      <w:r>
        <w:tab/>
        <w:t xml:space="preserve">Estimate of the effect of must-access PDMPs are sensitive to changes in model specification and timing. The effects appear to be heterogenous across treatment cohorts, with earlier treatment cohorts potentially diverging from later treatment cohorts. There is some evidence of a pre-period trend toward increasing pain, beginning earlier than previously identified pre-period trends in opioid prescribing </w:t>
      </w:r>
      <w:r>
        <w:fldChar w:fldCharType="begin"/>
      </w:r>
      <w:r>
        <w:instrText xml:space="preserve"> ADDIN EN.CITE &lt;EndNote&gt;&lt;Cite&gt;&lt;Author&gt;Buchmueller&lt;/Author&gt;&lt;Year&gt;2018&lt;/Year&gt;&lt;RecNum&gt;526&lt;/RecNum&gt;&lt;DisplayText&gt;(Buchmueller and Carey 2018)&lt;/DisplayText&gt;&lt;record&gt;&lt;rec-number&gt;526&lt;/rec-number&gt;&lt;foreign-keys&gt;&lt;key app="EN" db-id="wx2f2r0wp00reoex2wopav0tspvsddf2p0tp" timestamp="1665067131" guid="45a477c2-dfe5-425e-acf6-cf8df28de582"&gt;526&lt;/key&gt;&lt;/foreign-keys&gt;&lt;ref-type name="Journal Article"&gt;17&lt;/ref-type&gt;&lt;contributors&gt;&lt;authors&gt;&lt;author&gt;Buchmueller, Thomas C.&lt;/author&gt;&lt;author&gt;Carey, Colleen&lt;/author&gt;&lt;/authors&gt;&lt;/contributors&gt;&lt;titles&gt;&lt;title&gt;The Effect of Prescription Drug Monitoring Programs on Opioid Utilization in Medicare&lt;/title&gt;&lt;secondary-title&gt;American Economic Journal: Economic Policy&lt;/secondary-title&gt;&lt;/titles&gt;&lt;periodical&gt;&lt;full-title&gt;American Economic Journal: Economic Policy&lt;/full-title&gt;&lt;/periodical&gt;&lt;pages&gt;77-112&lt;/pages&gt;&lt;volume&gt;10&lt;/volume&gt;&lt;number&gt;1&lt;/number&gt;&lt;dates&gt;&lt;year&gt;2018&lt;/year&gt;&lt;/dates&gt;&lt;urls&gt;&lt;related-urls&gt;&lt;url&gt;https://www.aeaweb.org/articles?id=10.1257/pol.20160094&lt;/url&gt;&lt;/related-urls&gt;&lt;/urls&gt;&lt;electronic-resource-num&gt;10.1257/pol.20160094&lt;/electronic-resource-num&gt;&lt;/record&gt;&lt;/Cite&gt;&lt;/EndNote&gt;</w:instrText>
      </w:r>
      <w:r>
        <w:fldChar w:fldCharType="separate"/>
      </w:r>
      <w:r>
        <w:rPr>
          <w:noProof/>
        </w:rPr>
        <w:t>(Buchmueller and Carey 2018)</w:t>
      </w:r>
      <w:r>
        <w:fldChar w:fldCharType="end"/>
      </w:r>
      <w:r>
        <w:t>. Such a pre-period trend could reflect changing attitudes toward pain and opioids that pre-dates the implementation of a must-access PDMP. Results for the subpopulation that previously reported frequent pain are imprecisely estimated</w:t>
      </w:r>
      <w:r w:rsidR="005A0529">
        <w:t>. Reports of worsening pain among pain patients in the wake of policy changes may represent concerns of too few individuals to leave a signal in the HRS data.</w:t>
      </w:r>
    </w:p>
    <w:p w14:paraId="10D5C308" w14:textId="653E23D6" w:rsidR="009F2574" w:rsidRPr="009F2574" w:rsidRDefault="009F2574" w:rsidP="006F532D">
      <w:pPr>
        <w:pStyle w:val="Heading2"/>
      </w:pPr>
      <w:r>
        <w:t>Real Talk Conclusion</w:t>
      </w:r>
    </w:p>
    <w:p w14:paraId="0C0F2BC8" w14:textId="03D4983D" w:rsidR="00A84AC4" w:rsidRDefault="004410EF" w:rsidP="006F532D">
      <w:pPr>
        <w:spacing w:line="480" w:lineRule="auto"/>
      </w:pPr>
      <w:r>
        <w:tab/>
        <w:t>Depending on how I treat timing and whether I include respondent-level fixed effects, there is possibly no effect of must-access PDMPs on frequent pain, an effect that is actually just an extension of a pre-existing trend toward increased pain in treated states, or an effect that begins only after must-access PDMP implementation. Chaos! I hope this isn’t being graded on presenting a coherent narrative because I clearly don’t have one yet.</w:t>
      </w:r>
      <w:r w:rsidR="00A84AC4">
        <w:br w:type="page"/>
      </w:r>
    </w:p>
    <w:p w14:paraId="4B5FB9EB" w14:textId="77777777" w:rsidR="00D87690" w:rsidRDefault="00D87690" w:rsidP="00863783"/>
    <w:p w14:paraId="67D5A1F1" w14:textId="0D6E454A" w:rsidR="00473C18" w:rsidRDefault="00473C18" w:rsidP="006F532D">
      <w:pPr>
        <w:pStyle w:val="Heading1"/>
      </w:pPr>
      <w:r>
        <w:t>Works Cited</w:t>
      </w:r>
    </w:p>
    <w:p w14:paraId="65418E27" w14:textId="77777777" w:rsidR="009F2574" w:rsidRPr="009F2574" w:rsidRDefault="00473C18" w:rsidP="006F532D">
      <w:pPr>
        <w:pStyle w:val="EndNoteBibliography"/>
      </w:pPr>
      <w:r>
        <w:fldChar w:fldCharType="begin"/>
      </w:r>
      <w:r>
        <w:instrText xml:space="preserve"> ADDIN EN.REFLIST </w:instrText>
      </w:r>
      <w:r>
        <w:fldChar w:fldCharType="separate"/>
      </w:r>
      <w:r w:rsidR="009F2574" w:rsidRPr="009F2574">
        <w:t xml:space="preserve">Agree, E. M. and D. A. Wolf (2017). "Disability Measurement in the Health and Retirement Study." </w:t>
      </w:r>
      <w:r w:rsidR="009F2574" w:rsidRPr="009F2574">
        <w:rPr>
          <w:u w:val="single"/>
        </w:rPr>
        <w:t>Forum Health Econ Policy</w:t>
      </w:r>
      <w:r w:rsidR="009F2574" w:rsidRPr="009F2574">
        <w:t xml:space="preserve"> </w:t>
      </w:r>
      <w:r w:rsidR="009F2574" w:rsidRPr="009F2574">
        <w:rPr>
          <w:b/>
        </w:rPr>
        <w:t>21</w:t>
      </w:r>
      <w:r w:rsidR="009F2574" w:rsidRPr="009F2574">
        <w:t>(1).</w:t>
      </w:r>
    </w:p>
    <w:p w14:paraId="5594D2B1" w14:textId="289FE66A" w:rsidR="009F2574" w:rsidRPr="009F2574" w:rsidRDefault="009F2574" w:rsidP="006F532D">
      <w:pPr>
        <w:pStyle w:val="EndNoteBibliography"/>
      </w:pPr>
      <w:r w:rsidRPr="009F2574">
        <w:t xml:space="preserve">Anson, P. (2017). "Survey Finds CDC Opioid Guidelines Harming Patients."   Retrieved March 15, 2017, from </w:t>
      </w:r>
      <w:hyperlink r:id="rId14" w:history="1">
        <w:r w:rsidRPr="009F2574">
          <w:rPr>
            <w:rStyle w:val="Hyperlink"/>
          </w:rPr>
          <w:t>https://www.painnewsnetwork.org/stories/2017/3/13/survey-finds-cdc-opioid-guidelines-harming-patients</w:t>
        </w:r>
      </w:hyperlink>
      <w:r w:rsidRPr="009F2574">
        <w:t>.</w:t>
      </w:r>
    </w:p>
    <w:p w14:paraId="0F268D44" w14:textId="77777777" w:rsidR="009F2574" w:rsidRPr="009F2574" w:rsidRDefault="009F2574" w:rsidP="006F532D">
      <w:pPr>
        <w:pStyle w:val="EndNoteBibliography"/>
      </w:pPr>
      <w:r w:rsidRPr="009F2574">
        <w:t xml:space="preserve">Antoniou, T., K. Ala-Leppilampi, D. Shearer, J. A. Parsons, M. Tadrous and T. Gomes (2019). ""Like being put on an ice floe and shoved away": A qualitative study of the impacts of opioid-related policy changes on people who take opioids." </w:t>
      </w:r>
      <w:r w:rsidRPr="009F2574">
        <w:rPr>
          <w:u w:val="single"/>
        </w:rPr>
        <w:t>Int J Drug Policy</w:t>
      </w:r>
      <w:r w:rsidRPr="009F2574">
        <w:t xml:space="preserve"> </w:t>
      </w:r>
      <w:r w:rsidRPr="009F2574">
        <w:rPr>
          <w:b/>
        </w:rPr>
        <w:t>66</w:t>
      </w:r>
      <w:r w:rsidRPr="009F2574">
        <w:t>: 15-22.</w:t>
      </w:r>
    </w:p>
    <w:p w14:paraId="71AC4592" w14:textId="77777777" w:rsidR="009F2574" w:rsidRPr="009F2574" w:rsidRDefault="009F2574" w:rsidP="006F532D">
      <w:pPr>
        <w:pStyle w:val="EndNoteBibliography"/>
      </w:pPr>
      <w:r w:rsidRPr="009F2574">
        <w:t xml:space="preserve">Bao, Y., H. Zhang, K. Wen, P. Johnson, P. J. Jeng, L. R. Witkin, S. Nicholson, M. C. Reid and B. R. Schackman (2021). "Robust Prescription Monitoring Programs and Abrupt Discontinuation of Long-term Opioid Use." </w:t>
      </w:r>
      <w:r w:rsidRPr="009F2574">
        <w:rPr>
          <w:u w:val="single"/>
        </w:rPr>
        <w:t>Am J Prev Med</w:t>
      </w:r>
      <w:r w:rsidRPr="009F2574">
        <w:t>.</w:t>
      </w:r>
    </w:p>
    <w:p w14:paraId="0B306ABE" w14:textId="77777777" w:rsidR="009F2574" w:rsidRPr="009F2574" w:rsidRDefault="009F2574" w:rsidP="006F532D">
      <w:pPr>
        <w:pStyle w:val="EndNoteBibliography"/>
      </w:pPr>
      <w:r w:rsidRPr="009F2574">
        <w:t xml:space="preserve">Buchmueller, T. C. and C. Carey (2018). "The Effect of Prescription Drug Monitoring Programs on Opioid Utilization in Medicare." </w:t>
      </w:r>
      <w:r w:rsidRPr="009F2574">
        <w:rPr>
          <w:u w:val="single"/>
        </w:rPr>
        <w:t>American Economic Journal: Economic Policy</w:t>
      </w:r>
      <w:r w:rsidRPr="009F2574">
        <w:t xml:space="preserve"> </w:t>
      </w:r>
      <w:r w:rsidRPr="009F2574">
        <w:rPr>
          <w:b/>
        </w:rPr>
        <w:t>10</w:t>
      </w:r>
      <w:r w:rsidRPr="009F2574">
        <w:t>(1): 77-112.</w:t>
      </w:r>
    </w:p>
    <w:p w14:paraId="358E5765" w14:textId="77777777" w:rsidR="009F2574" w:rsidRPr="009F2574" w:rsidRDefault="009F2574" w:rsidP="006F532D">
      <w:pPr>
        <w:pStyle w:val="EndNoteBibliography"/>
      </w:pPr>
      <w:r w:rsidRPr="009F2574">
        <w:t xml:space="preserve">Callaway, B. and P. H. C. Sant’Anna (2021). "Difference-in-Differences with multiple time periods." </w:t>
      </w:r>
      <w:r w:rsidRPr="009F2574">
        <w:rPr>
          <w:u w:val="single"/>
        </w:rPr>
        <w:t>Journal of Econometrics</w:t>
      </w:r>
      <w:r w:rsidRPr="009F2574">
        <w:t xml:space="preserve"> </w:t>
      </w:r>
      <w:r w:rsidRPr="009F2574">
        <w:rPr>
          <w:b/>
        </w:rPr>
        <w:t>225</w:t>
      </w:r>
      <w:r w:rsidRPr="009F2574">
        <w:t>(2): 200-230.</w:t>
      </w:r>
    </w:p>
    <w:p w14:paraId="4D0B7F05" w14:textId="77777777" w:rsidR="009F2574" w:rsidRPr="009F2574" w:rsidRDefault="009F2574" w:rsidP="006F532D">
      <w:pPr>
        <w:pStyle w:val="EndNoteBibliography"/>
      </w:pPr>
      <w:r w:rsidRPr="009F2574">
        <w:t xml:space="preserve">Dahlhamer, J., J. Lucas, C. Zelaya, R. Nahin, S. Mackey, L. DeBar, R. Kerns, M. Von Korff, L. Porter and C. Helmick (2018). Prevalence of Chronic Pain and High-Impact Chronic Pain Among Adults — United States, 2016. CDC. </w:t>
      </w:r>
      <w:r w:rsidRPr="009F2574">
        <w:rPr>
          <w:b/>
        </w:rPr>
        <w:t xml:space="preserve">67: </w:t>
      </w:r>
      <w:r w:rsidRPr="009F2574">
        <w:t>1001-1006.</w:t>
      </w:r>
    </w:p>
    <w:p w14:paraId="0E81C19C" w14:textId="77777777" w:rsidR="009F2574" w:rsidRPr="009F2574" w:rsidRDefault="009F2574" w:rsidP="006F532D">
      <w:pPr>
        <w:pStyle w:val="EndNoteBibliography"/>
      </w:pPr>
      <w:r w:rsidRPr="009F2574">
        <w:t xml:space="preserve">Davis, C. S., A. J. Lieberman, H. Hernandez-Delgado and C. Suba (2019). "Laws limiting the prescribing or dispensing of opioids for acute pain in the United States: A national systematic legal review." </w:t>
      </w:r>
      <w:r w:rsidRPr="009F2574">
        <w:rPr>
          <w:u w:val="single"/>
        </w:rPr>
        <w:t>Drug and Alcohol Dependence</w:t>
      </w:r>
      <w:r w:rsidRPr="009F2574">
        <w:t xml:space="preserve"> </w:t>
      </w:r>
      <w:r w:rsidRPr="009F2574">
        <w:rPr>
          <w:b/>
        </w:rPr>
        <w:t>194</w:t>
      </w:r>
      <w:r w:rsidRPr="009F2574">
        <w:t>: 166-172.</w:t>
      </w:r>
    </w:p>
    <w:p w14:paraId="56BE1CCC" w14:textId="77777777" w:rsidR="009F2574" w:rsidRPr="009F2574" w:rsidRDefault="009F2574" w:rsidP="006F532D">
      <w:pPr>
        <w:pStyle w:val="EndNoteBibliography"/>
      </w:pPr>
      <w:r w:rsidRPr="009F2574">
        <w:t xml:space="preserve">Dowell, D., T. M. Haegerich and R. Chou (2016). "CDC guideline for prescribing opioids for chronic pain—united states, 2016." </w:t>
      </w:r>
      <w:r w:rsidRPr="009F2574">
        <w:rPr>
          <w:u w:val="single"/>
        </w:rPr>
        <w:t>JAMA</w:t>
      </w:r>
      <w:r w:rsidRPr="009F2574">
        <w:t xml:space="preserve"> </w:t>
      </w:r>
      <w:r w:rsidRPr="009F2574">
        <w:rPr>
          <w:b/>
        </w:rPr>
        <w:t>315</w:t>
      </w:r>
      <w:r w:rsidRPr="009F2574">
        <w:t>(15): 1624-1645.</w:t>
      </w:r>
    </w:p>
    <w:p w14:paraId="5804B5FC" w14:textId="77777777" w:rsidR="009F2574" w:rsidRPr="009F2574" w:rsidRDefault="009F2574" w:rsidP="006F532D">
      <w:pPr>
        <w:pStyle w:val="EndNoteBibliography"/>
      </w:pPr>
      <w:r w:rsidRPr="009F2574">
        <w:t xml:space="preserve">Fässberg, M. M., G. Cheung, S. S. Canetto, A. Erlangsen, S. Lapierre, R. Lindner, B. Draper, J. J. Gallo, C. Wong, J. Wu, P. Duberstein and M. Wærn (2016). "A systematic review of physical illness, functional disability, and suicidal behaviour among older adults." </w:t>
      </w:r>
      <w:r w:rsidRPr="009F2574">
        <w:rPr>
          <w:u w:val="single"/>
        </w:rPr>
        <w:t>Aging Ment Health</w:t>
      </w:r>
      <w:r w:rsidRPr="009F2574">
        <w:t xml:space="preserve"> </w:t>
      </w:r>
      <w:r w:rsidRPr="009F2574">
        <w:rPr>
          <w:b/>
        </w:rPr>
        <w:t>20</w:t>
      </w:r>
      <w:r w:rsidRPr="009F2574">
        <w:t>(2): 166-194.</w:t>
      </w:r>
    </w:p>
    <w:p w14:paraId="5D372021" w14:textId="77777777" w:rsidR="009F2574" w:rsidRPr="009F2574" w:rsidRDefault="009F2574" w:rsidP="006F532D">
      <w:pPr>
        <w:pStyle w:val="EndNoteBibliography"/>
      </w:pPr>
      <w:r w:rsidRPr="009F2574">
        <w:t xml:space="preserve">Fink, D. S., J. P. Schleimer, A. Sarvet, K. K. Grover, C. Delcher, A. Castillo-Carniglia, J. H. Kim, A. E. Rivera-Aguirre, S. G. Henry, S. S. Martins and M. Cerda (2018). "Association Between Prescription Drug Monitoring Programs and Nonfatal and Fatal Drug Overdoses: A Systematic Review." </w:t>
      </w:r>
      <w:r w:rsidRPr="009F2574">
        <w:rPr>
          <w:u w:val="single"/>
        </w:rPr>
        <w:t>Ann Intern Med</w:t>
      </w:r>
      <w:r w:rsidRPr="009F2574">
        <w:t xml:space="preserve"> </w:t>
      </w:r>
      <w:r w:rsidRPr="009F2574">
        <w:rPr>
          <w:b/>
        </w:rPr>
        <w:t>168</w:t>
      </w:r>
      <w:r w:rsidRPr="009F2574">
        <w:t>(11): 783-790.</w:t>
      </w:r>
    </w:p>
    <w:p w14:paraId="2CAEEFDC" w14:textId="77777777" w:rsidR="009F2574" w:rsidRPr="009F2574" w:rsidRDefault="009F2574" w:rsidP="006F532D">
      <w:pPr>
        <w:pStyle w:val="EndNoteBibliography"/>
      </w:pPr>
      <w:r w:rsidRPr="009F2574">
        <w:t xml:space="preserve">Finley, E. P., A. Garcia, K. Rosen, D. McGeary, M. J. Pugh and J. S. Potter (2017). "Evaluating the impact of prescription drug monitoring program implementation: a scoping review." </w:t>
      </w:r>
      <w:r w:rsidRPr="009F2574">
        <w:rPr>
          <w:u w:val="single"/>
        </w:rPr>
        <w:t>BMC Health Services Research</w:t>
      </w:r>
      <w:r w:rsidRPr="009F2574">
        <w:t xml:space="preserve"> </w:t>
      </w:r>
      <w:r w:rsidRPr="009F2574">
        <w:rPr>
          <w:b/>
        </w:rPr>
        <w:t>17</w:t>
      </w:r>
      <w:r w:rsidRPr="009F2574">
        <w:t>: 420.</w:t>
      </w:r>
    </w:p>
    <w:p w14:paraId="521ADB9C" w14:textId="77777777" w:rsidR="009F2574" w:rsidRPr="009F2574" w:rsidRDefault="009F2574" w:rsidP="006F532D">
      <w:pPr>
        <w:pStyle w:val="EndNoteBibliography"/>
      </w:pPr>
      <w:r w:rsidRPr="009F2574">
        <w:t xml:space="preserve">Fornili, K. (2018). "The Opioid Crisis, Suicides, and Related Conditions: Multiple Clustered Syndemics, not Singular Epidemics." </w:t>
      </w:r>
      <w:r w:rsidRPr="009F2574">
        <w:rPr>
          <w:u w:val="single"/>
        </w:rPr>
        <w:t>J Addict Nurs</w:t>
      </w:r>
      <w:r w:rsidRPr="009F2574">
        <w:t xml:space="preserve"> </w:t>
      </w:r>
      <w:r w:rsidRPr="009F2574">
        <w:rPr>
          <w:b/>
        </w:rPr>
        <w:t>29</w:t>
      </w:r>
      <w:r w:rsidRPr="009F2574">
        <w:t>(3): 214-220.</w:t>
      </w:r>
    </w:p>
    <w:p w14:paraId="161BFCF3" w14:textId="77777777" w:rsidR="009F2574" w:rsidRPr="009F2574" w:rsidRDefault="009F2574" w:rsidP="006F532D">
      <w:pPr>
        <w:pStyle w:val="EndNoteBibliography"/>
      </w:pPr>
      <w:r w:rsidRPr="009F2574">
        <w:t xml:space="preserve">Gleason, R. M., K. L. Kirsh, S. D. Passik, and J. F. Chambers (2014). "Current Access to Opioids: Survey of Chronic Pain Patients." </w:t>
      </w:r>
      <w:r w:rsidRPr="009F2574">
        <w:rPr>
          <w:u w:val="single"/>
        </w:rPr>
        <w:t>Practical Pain Management</w:t>
      </w:r>
      <w:r w:rsidRPr="009F2574">
        <w:t>.</w:t>
      </w:r>
    </w:p>
    <w:p w14:paraId="532E166D" w14:textId="77777777" w:rsidR="009F2574" w:rsidRPr="009F2574" w:rsidRDefault="009F2574" w:rsidP="006F532D">
      <w:pPr>
        <w:pStyle w:val="EndNoteBibliography"/>
      </w:pPr>
      <w:r w:rsidRPr="009F2574">
        <w:t xml:space="preserve">Goodin, A. J. (2018). "We Cannot Treat the Dead." </w:t>
      </w:r>
      <w:r w:rsidRPr="009F2574">
        <w:rPr>
          <w:u w:val="single"/>
        </w:rPr>
        <w:t>American Journal of Public Health</w:t>
      </w:r>
      <w:r w:rsidRPr="009F2574">
        <w:t xml:space="preserve"> </w:t>
      </w:r>
      <w:r w:rsidRPr="009F2574">
        <w:rPr>
          <w:b/>
        </w:rPr>
        <w:t>108</w:t>
      </w:r>
      <w:r w:rsidRPr="009F2574">
        <w:t>(10): 1286-1288.</w:t>
      </w:r>
    </w:p>
    <w:p w14:paraId="757F1BD4" w14:textId="77777777" w:rsidR="009F2574" w:rsidRPr="009F2574" w:rsidRDefault="009F2574" w:rsidP="006F532D">
      <w:pPr>
        <w:pStyle w:val="EndNoteBibliography"/>
      </w:pPr>
      <w:r w:rsidRPr="009F2574">
        <w:t xml:space="preserve">Gross, J. and D. B. Gordon (2019). "The Strengths and Weaknesses of Current US Policy to Address Pain." </w:t>
      </w:r>
      <w:r w:rsidRPr="009F2574">
        <w:rPr>
          <w:u w:val="single"/>
        </w:rPr>
        <w:t>American Journal of Public Health</w:t>
      </w:r>
      <w:r w:rsidRPr="009F2574">
        <w:t xml:space="preserve"> </w:t>
      </w:r>
      <w:r w:rsidRPr="009F2574">
        <w:rPr>
          <w:b/>
        </w:rPr>
        <w:t>109</w:t>
      </w:r>
      <w:r w:rsidRPr="009F2574">
        <w:t>(1): 66-72.</w:t>
      </w:r>
    </w:p>
    <w:p w14:paraId="38E339BC" w14:textId="77777777" w:rsidR="009F2574" w:rsidRPr="009F2574" w:rsidRDefault="009F2574" w:rsidP="006F532D">
      <w:pPr>
        <w:pStyle w:val="EndNoteBibliography"/>
      </w:pPr>
      <w:r w:rsidRPr="009F2574">
        <w:t>Health and Retirement Study (2017). Aging in the 21st Century: Challenges and Opportunities for Americans, University of Michigan.</w:t>
      </w:r>
    </w:p>
    <w:p w14:paraId="00491730" w14:textId="77777777" w:rsidR="009F2574" w:rsidRPr="009F2574" w:rsidRDefault="009F2574" w:rsidP="006F532D">
      <w:pPr>
        <w:pStyle w:val="EndNoteBibliography"/>
      </w:pPr>
      <w:r w:rsidRPr="009F2574">
        <w:t xml:space="preserve">Horwitz, J. R., C. Davis, L. McClelland, R. Fordon and E. Meara (2021). "The importance of data source in prescription drug monitoring program research." </w:t>
      </w:r>
      <w:r w:rsidRPr="009F2574">
        <w:rPr>
          <w:u w:val="single"/>
        </w:rPr>
        <w:t>Health Services Research</w:t>
      </w:r>
      <w:r w:rsidRPr="009F2574">
        <w:t xml:space="preserve"> </w:t>
      </w:r>
      <w:r w:rsidRPr="009F2574">
        <w:rPr>
          <w:b/>
        </w:rPr>
        <w:t>56</w:t>
      </w:r>
      <w:r w:rsidRPr="009F2574">
        <w:t>(2): 268-274.</w:t>
      </w:r>
    </w:p>
    <w:p w14:paraId="70EECDD1" w14:textId="77777777" w:rsidR="009F2574" w:rsidRPr="009F2574" w:rsidRDefault="009F2574" w:rsidP="006F532D">
      <w:pPr>
        <w:pStyle w:val="EndNoteBibliography"/>
      </w:pPr>
      <w:r w:rsidRPr="009F2574">
        <w:t>Human Rights Watch (2018). Not Allowed to Be Compassionate: Chronic Pain, the Overdose Crisis, and Unintended Harms in the US.</w:t>
      </w:r>
    </w:p>
    <w:p w14:paraId="76DF88CF" w14:textId="77777777" w:rsidR="009F2574" w:rsidRPr="009F2574" w:rsidRDefault="009F2574" w:rsidP="006F532D">
      <w:pPr>
        <w:pStyle w:val="EndNoteBibliography"/>
      </w:pPr>
      <w:r w:rsidRPr="009F2574">
        <w:t>Institute of Medicine (2011). Relieving Pain in America: A Blueprint for Transforming Prevention, Care, Education, and Research, National Academy of Sciences.</w:t>
      </w:r>
    </w:p>
    <w:p w14:paraId="2F7BFD9A" w14:textId="77777777" w:rsidR="009F2574" w:rsidRPr="009F2574" w:rsidRDefault="009F2574" w:rsidP="006F532D">
      <w:pPr>
        <w:pStyle w:val="EndNoteBibliography"/>
      </w:pPr>
      <w:r w:rsidRPr="009F2574">
        <w:t>Kilby, A. E. (2015). Opioids of the masses: Welfare tradeoffs in the regulation of narcotic pain medications, Massachusetts Institute of Technology.</w:t>
      </w:r>
    </w:p>
    <w:p w14:paraId="750FC0BC" w14:textId="77777777" w:rsidR="009F2574" w:rsidRPr="009F2574" w:rsidRDefault="009F2574" w:rsidP="006F532D">
      <w:pPr>
        <w:pStyle w:val="EndNoteBibliography"/>
      </w:pPr>
      <w:r w:rsidRPr="009F2574">
        <w:t xml:space="preserve">Krebs, E. E., A. Gravely, S. Nugent and et al. (2018). "Effect of opioid vs nonopioid medications on pain-related function in patients with chronic back pain or hip or knee osteoarthritis pain: The space randomized clinical trial." </w:t>
      </w:r>
      <w:r w:rsidRPr="009F2574">
        <w:rPr>
          <w:u w:val="single"/>
        </w:rPr>
        <w:t>JAMA</w:t>
      </w:r>
      <w:r w:rsidRPr="009F2574">
        <w:t xml:space="preserve"> </w:t>
      </w:r>
      <w:r w:rsidRPr="009F2574">
        <w:rPr>
          <w:b/>
        </w:rPr>
        <w:t>319</w:t>
      </w:r>
      <w:r w:rsidRPr="009F2574">
        <w:t>(9): 872-882.</w:t>
      </w:r>
    </w:p>
    <w:p w14:paraId="7C545781" w14:textId="77777777" w:rsidR="009F2574" w:rsidRPr="009F2574" w:rsidRDefault="009F2574" w:rsidP="006F532D">
      <w:pPr>
        <w:pStyle w:val="EndNoteBibliography"/>
      </w:pPr>
      <w:r w:rsidRPr="009F2574">
        <w:t xml:space="preserve">Lagisetty, P. A., N. Healy, C. Garpestad, M. Jannausch, R. Tipirneni and A. S. B. Bohnert (2019). "Access to Primary Care Clinics for Patients With Chronic Pain Receiving Opioids." </w:t>
      </w:r>
      <w:r w:rsidRPr="009F2574">
        <w:rPr>
          <w:u w:val="single"/>
        </w:rPr>
        <w:t>JAMA Network Open</w:t>
      </w:r>
      <w:r w:rsidRPr="009F2574">
        <w:t xml:space="preserve"> </w:t>
      </w:r>
      <w:r w:rsidRPr="009F2574">
        <w:rPr>
          <w:b/>
        </w:rPr>
        <w:t>2</w:t>
      </w:r>
      <w:r w:rsidRPr="009F2574">
        <w:t>(7): e196928-e196928.</w:t>
      </w:r>
    </w:p>
    <w:p w14:paraId="5AA794B0" w14:textId="77777777" w:rsidR="009F2574" w:rsidRPr="009F2574" w:rsidRDefault="009F2574" w:rsidP="006F532D">
      <w:pPr>
        <w:pStyle w:val="EndNoteBibliography"/>
      </w:pPr>
      <w:r w:rsidRPr="009F2574">
        <w:t xml:space="preserve">Li, R., R. H. Dworkin, B. P. Chapman, A. Z. Becerra, L. Yang, C. J. Mooney and C. L. Seplaki (2021). "Moderate to Severe Chronic Pain in Later Life: Risk and Resilience Factors for Recovery." </w:t>
      </w:r>
      <w:r w:rsidRPr="009F2574">
        <w:rPr>
          <w:u w:val="single"/>
        </w:rPr>
        <w:t>J Pain</w:t>
      </w:r>
      <w:r w:rsidRPr="009F2574">
        <w:t xml:space="preserve"> </w:t>
      </w:r>
      <w:r w:rsidRPr="009F2574">
        <w:rPr>
          <w:b/>
        </w:rPr>
        <w:t>22</w:t>
      </w:r>
      <w:r w:rsidRPr="009F2574">
        <w:t>(12): 1657-1671.</w:t>
      </w:r>
    </w:p>
    <w:p w14:paraId="67D0A8C8" w14:textId="77777777" w:rsidR="009F2574" w:rsidRPr="009F2574" w:rsidRDefault="009F2574" w:rsidP="006F532D">
      <w:pPr>
        <w:pStyle w:val="EndNoteBibliography"/>
      </w:pPr>
      <w:r w:rsidRPr="009F2574">
        <w:t>National Academy of Sciences (2017). Pain Management and the Opioid Epidemic: Balancing Societal and Individual Benefits and Risks of Prescription Opioid Use. Washing, DC, The National Academies Press.</w:t>
      </w:r>
    </w:p>
    <w:p w14:paraId="3EAA09CC" w14:textId="2B66C9C4" w:rsidR="009F2574" w:rsidRPr="009F2574" w:rsidRDefault="009F2574" w:rsidP="006F532D">
      <w:pPr>
        <w:pStyle w:val="EndNoteBibliography"/>
      </w:pPr>
      <w:r w:rsidRPr="009F2574">
        <w:t xml:space="preserve">National Institute on Drug Abuse. (2021, January 29, 2021). "Overdose Death Rates."   Retrieved May 31, 2021, from </w:t>
      </w:r>
      <w:hyperlink r:id="rId15" w:history="1">
        <w:r w:rsidRPr="009F2574">
          <w:rPr>
            <w:rStyle w:val="Hyperlink"/>
          </w:rPr>
          <w:t>https://www.drugabuse.gov/drug-topics/trends-statistics/overdose-death-rates</w:t>
        </w:r>
      </w:hyperlink>
      <w:r w:rsidRPr="009F2574">
        <w:t>.</w:t>
      </w:r>
    </w:p>
    <w:p w14:paraId="1CD73CFA" w14:textId="77777777" w:rsidR="009F2574" w:rsidRPr="009F2574" w:rsidRDefault="009F2574" w:rsidP="006F532D">
      <w:pPr>
        <w:pStyle w:val="EndNoteBibliography"/>
      </w:pPr>
      <w:r w:rsidRPr="009F2574">
        <w:t xml:space="preserve">Oliva, E. M., T. Bowe, A. Manhapra, S. Kertesz, J. M. Hah, P. Henderson, A. Robinson, M. Paik, F. Sandbrink, A. J. Gordon and J. A. Trafton (2020). "Associations between stopping prescriptions for opioids, length of opioid treatment, and overdose or suicide deaths in US veterans: observational evaluation." </w:t>
      </w:r>
      <w:r w:rsidRPr="009F2574">
        <w:rPr>
          <w:u w:val="single"/>
        </w:rPr>
        <w:t>Bmj</w:t>
      </w:r>
      <w:r w:rsidRPr="009F2574">
        <w:t xml:space="preserve"> </w:t>
      </w:r>
      <w:r w:rsidRPr="009F2574">
        <w:rPr>
          <w:b/>
        </w:rPr>
        <w:t>368</w:t>
      </w:r>
      <w:r w:rsidRPr="009F2574">
        <w:t>: m283.</w:t>
      </w:r>
    </w:p>
    <w:p w14:paraId="3EFCF19A" w14:textId="77777777" w:rsidR="009F2574" w:rsidRPr="009F2574" w:rsidRDefault="009F2574" w:rsidP="006F532D">
      <w:pPr>
        <w:pStyle w:val="EndNoteBibliography"/>
      </w:pPr>
      <w:r w:rsidRPr="009F2574">
        <w:t xml:space="preserve">Ozturk, O., Y. Hong, S. McDermott and M. Turk (2020). "Prescription Drug Monitoring Programs and Opioid Prescriptions for Disability Conditions." </w:t>
      </w:r>
      <w:r w:rsidRPr="009F2574">
        <w:rPr>
          <w:u w:val="single"/>
        </w:rPr>
        <w:t>Appl Health Econ Health Policy</w:t>
      </w:r>
      <w:r w:rsidRPr="009F2574">
        <w:t>.</w:t>
      </w:r>
    </w:p>
    <w:p w14:paraId="744AE68A" w14:textId="77777777" w:rsidR="009F2574" w:rsidRPr="009F2574" w:rsidRDefault="009F2574" w:rsidP="006F532D">
      <w:pPr>
        <w:pStyle w:val="EndNoteBibliography"/>
      </w:pPr>
      <w:r w:rsidRPr="009F2574">
        <w:t xml:space="preserve">Ozturk, O., Y. Hong, S. McDermott and M. Turk (2021). "Prescription Drug Monitoring Programs and Opioid Prescriptions for Disability Conditions." </w:t>
      </w:r>
      <w:r w:rsidRPr="009F2574">
        <w:rPr>
          <w:u w:val="single"/>
        </w:rPr>
        <w:t>Appl Health Econ Health Policy</w:t>
      </w:r>
      <w:r w:rsidRPr="009F2574">
        <w:t xml:space="preserve"> </w:t>
      </w:r>
      <w:r w:rsidRPr="009F2574">
        <w:rPr>
          <w:b/>
        </w:rPr>
        <w:t>19</w:t>
      </w:r>
      <w:r w:rsidRPr="009F2574">
        <w:t>(3): 415-428.</w:t>
      </w:r>
    </w:p>
    <w:p w14:paraId="4BE67D96" w14:textId="77777777" w:rsidR="009F2574" w:rsidRPr="009F2574" w:rsidRDefault="009F2574" w:rsidP="006F532D">
      <w:pPr>
        <w:pStyle w:val="EndNoteBibliography"/>
      </w:pPr>
      <w:r w:rsidRPr="009F2574">
        <w:t xml:space="preserve">Poonai, N., N. Datoo, S. Ali, M. Cashin, A. L. Drendel, R. Zhu, N. Lepore, M. Greff, M. Rieder and D. Bartley (2017). "Oral morphine versus ibuprofen administered at home for postoperative orthopedic pain in children: a randomized controlled trial." </w:t>
      </w:r>
      <w:r w:rsidRPr="009F2574">
        <w:rPr>
          <w:u w:val="single"/>
        </w:rPr>
        <w:t>CMAJ : Canadian Medical Association Journal</w:t>
      </w:r>
      <w:r w:rsidRPr="009F2574">
        <w:t xml:space="preserve"> </w:t>
      </w:r>
      <w:r w:rsidRPr="009F2574">
        <w:rPr>
          <w:b/>
        </w:rPr>
        <w:t>189</w:t>
      </w:r>
      <w:r w:rsidRPr="009F2574">
        <w:t>(40): E1252-E1258.</w:t>
      </w:r>
    </w:p>
    <w:p w14:paraId="03D520AA" w14:textId="77777777" w:rsidR="009F2574" w:rsidRPr="009F2574" w:rsidRDefault="009F2574" w:rsidP="006F532D">
      <w:pPr>
        <w:pStyle w:val="EndNoteBibliography"/>
      </w:pPr>
      <w:r w:rsidRPr="009F2574">
        <w:t xml:space="preserve">Puac-Polanco, V., S. Chihuri, D. S. Fink, M. Cerdá, K. M. Keyes and G. Li (2020). "Prescription Drug Monitoring Programs and Prescription Opioid-Related Outcomes in the United States." </w:t>
      </w:r>
      <w:r w:rsidRPr="009F2574">
        <w:rPr>
          <w:u w:val="single"/>
        </w:rPr>
        <w:t>Epidemiol Rev</w:t>
      </w:r>
      <w:r w:rsidRPr="009F2574">
        <w:t>.</w:t>
      </w:r>
    </w:p>
    <w:p w14:paraId="18A0B72C" w14:textId="4FE23E2A" w:rsidR="009F2574" w:rsidRPr="009F2574" w:rsidRDefault="009F2574" w:rsidP="006F532D">
      <w:pPr>
        <w:pStyle w:val="EndNoteBibliography"/>
      </w:pPr>
      <w:r w:rsidRPr="009F2574">
        <w:t xml:space="preserve">RAND-USC Schaeffer Opioid Policy Tools and Information Center. (2021). "OPTIC-Vetted PDMP Policy Data."   Retrieved 10/20/21, from </w:t>
      </w:r>
      <w:hyperlink r:id="rId16" w:history="1">
        <w:r w:rsidRPr="009F2574">
          <w:rPr>
            <w:rStyle w:val="Hyperlink"/>
          </w:rPr>
          <w:t>https://www.rand.org/health-care/centers/optic/resources/datasets.html</w:t>
        </w:r>
      </w:hyperlink>
      <w:r w:rsidRPr="009F2574">
        <w:t>.</w:t>
      </w:r>
    </w:p>
    <w:p w14:paraId="0586CB6D" w14:textId="77777777" w:rsidR="009F2574" w:rsidRPr="009F2574" w:rsidRDefault="009F2574" w:rsidP="006F532D">
      <w:pPr>
        <w:pStyle w:val="EndNoteBibliography"/>
      </w:pPr>
      <w:r w:rsidRPr="009F2574">
        <w:t xml:space="preserve">Reisman, R. M., P. J. Shenoy, A. J. Atherly and C. R. Flowers (2009). "Prescription opioid usage and abuse relationships: an evaluation of state prescription drug monitoring program efficacy." </w:t>
      </w:r>
      <w:r w:rsidRPr="009F2574">
        <w:rPr>
          <w:u w:val="single"/>
        </w:rPr>
        <w:t>Subst Abuse</w:t>
      </w:r>
      <w:r w:rsidRPr="009F2574">
        <w:t xml:space="preserve"> </w:t>
      </w:r>
      <w:r w:rsidRPr="009F2574">
        <w:rPr>
          <w:b/>
        </w:rPr>
        <w:t>3</w:t>
      </w:r>
      <w:r w:rsidRPr="009F2574">
        <w:t>: 41-51.</w:t>
      </w:r>
    </w:p>
    <w:p w14:paraId="17E28334" w14:textId="77777777" w:rsidR="009F2574" w:rsidRPr="009F2574" w:rsidRDefault="009F2574" w:rsidP="006F532D">
      <w:pPr>
        <w:pStyle w:val="EndNoteBibliography"/>
      </w:pPr>
      <w:r w:rsidRPr="009F2574">
        <w:t xml:space="preserve">Ringwalt, C., S. Schiro, M. Shanahan, S. Proescholdbell, H. Meder, A. Austin and N. Sachdeva (2015). "The Use of a Prescription Drug Monitoring Program to Develop Algorithms to Identify Providers With Unusual Prescribing Practices for Controlled Substances." </w:t>
      </w:r>
      <w:r w:rsidRPr="009F2574">
        <w:rPr>
          <w:u w:val="single"/>
        </w:rPr>
        <w:t>Journal of Primary Prevention</w:t>
      </w:r>
      <w:r w:rsidRPr="009F2574">
        <w:t xml:space="preserve"> </w:t>
      </w:r>
      <w:r w:rsidRPr="009F2574">
        <w:rPr>
          <w:b/>
        </w:rPr>
        <w:t>36</w:t>
      </w:r>
      <w:r w:rsidRPr="009F2574">
        <w:t>(5): 287-299.</w:t>
      </w:r>
    </w:p>
    <w:p w14:paraId="4842D6AD" w14:textId="77777777" w:rsidR="009F2574" w:rsidRPr="009F2574" w:rsidRDefault="009F2574" w:rsidP="006F532D">
      <w:pPr>
        <w:pStyle w:val="EndNoteBibliography"/>
      </w:pPr>
      <w:r w:rsidRPr="009F2574">
        <w:t>Roth, J., P. H. C. Sant'Anna, A. Bilinski and J. Poe (2022). "What's Trending in Difference-in-Differences? A Synthesis of the Recent Econometrics Literature."</w:t>
      </w:r>
    </w:p>
    <w:p w14:paraId="7A2A0DCF" w14:textId="77777777" w:rsidR="009F2574" w:rsidRPr="009F2574" w:rsidRDefault="009F2574" w:rsidP="006F532D">
      <w:pPr>
        <w:pStyle w:val="EndNoteBibliography"/>
      </w:pPr>
      <w:r w:rsidRPr="009F2574">
        <w:t xml:space="preserve">Rubin, R. (2019). "Limits on Opioid Prescribing Leave Patients With Chronic Pain Vulnerable." </w:t>
      </w:r>
      <w:r w:rsidRPr="009F2574">
        <w:rPr>
          <w:u w:val="single"/>
        </w:rPr>
        <w:t>JAMA</w:t>
      </w:r>
      <w:r w:rsidRPr="009F2574">
        <w:t xml:space="preserve"> </w:t>
      </w:r>
      <w:r w:rsidRPr="009F2574">
        <w:rPr>
          <w:b/>
        </w:rPr>
        <w:t>321</w:t>
      </w:r>
      <w:r w:rsidRPr="009F2574">
        <w:t>(21): 2059-2062.</w:t>
      </w:r>
    </w:p>
    <w:p w14:paraId="45931E27" w14:textId="77777777" w:rsidR="009F2574" w:rsidRPr="009F2574" w:rsidRDefault="009F2574" w:rsidP="006F532D">
      <w:pPr>
        <w:pStyle w:val="EndNoteBibliography"/>
      </w:pPr>
      <w:r w:rsidRPr="009F2574">
        <w:t xml:space="preserve">Sonnega, A., J. D. Faul, M. B. Ofstedal, K. M. Langa, J. W. Phillips and D. R. Weir (2014). "Cohort Profile: the Health and Retirement Study (HRS)." </w:t>
      </w:r>
      <w:r w:rsidRPr="009F2574">
        <w:rPr>
          <w:u w:val="single"/>
        </w:rPr>
        <w:t>Int J Epidemiol</w:t>
      </w:r>
      <w:r w:rsidRPr="009F2574">
        <w:t xml:space="preserve"> </w:t>
      </w:r>
      <w:r w:rsidRPr="009F2574">
        <w:rPr>
          <w:b/>
        </w:rPr>
        <w:t>43</w:t>
      </w:r>
      <w:r w:rsidRPr="009F2574">
        <w:t>(2): 576-585.</w:t>
      </w:r>
    </w:p>
    <w:p w14:paraId="55376A0E" w14:textId="77777777" w:rsidR="009F2574" w:rsidRPr="009F2574" w:rsidRDefault="009F2574" w:rsidP="006F532D">
      <w:pPr>
        <w:pStyle w:val="EndNoteBibliography"/>
      </w:pPr>
      <w:r w:rsidRPr="009F2574">
        <w:t xml:space="preserve">Sun, L. and S. Abraham (2021). "Estimating dynamic treatment effects in event studies with heterogeneous treatment effects." </w:t>
      </w:r>
      <w:r w:rsidRPr="009F2574">
        <w:rPr>
          <w:u w:val="single"/>
        </w:rPr>
        <w:t>Journal of Econometrics</w:t>
      </w:r>
      <w:r w:rsidRPr="009F2574">
        <w:t xml:space="preserve"> </w:t>
      </w:r>
      <w:r w:rsidRPr="009F2574">
        <w:rPr>
          <w:b/>
        </w:rPr>
        <w:t>225</w:t>
      </w:r>
      <w:r w:rsidRPr="009F2574">
        <w:t>(2): 175-199.</w:t>
      </w:r>
    </w:p>
    <w:p w14:paraId="1931563F" w14:textId="77777777" w:rsidR="009F2574" w:rsidRPr="009F2574" w:rsidRDefault="009F2574" w:rsidP="006F532D">
      <w:pPr>
        <w:pStyle w:val="EndNoteBibliography"/>
      </w:pPr>
      <w:r w:rsidRPr="009F2574">
        <w:t xml:space="preserve">Szalavitz, M. (2022). What the Opioid Crisis Took From People in Pain. </w:t>
      </w:r>
      <w:r w:rsidRPr="009F2574">
        <w:rPr>
          <w:u w:val="single"/>
        </w:rPr>
        <w:t>The New York Times</w:t>
      </w:r>
      <w:r w:rsidRPr="009F2574">
        <w:t>. New York.</w:t>
      </w:r>
    </w:p>
    <w:p w14:paraId="1B5368F7" w14:textId="77777777" w:rsidR="009F2574" w:rsidRPr="009F2574" w:rsidRDefault="009F2574" w:rsidP="006F532D">
      <w:pPr>
        <w:pStyle w:val="EndNoteBibliography"/>
      </w:pPr>
      <w:r w:rsidRPr="009F2574">
        <w:t xml:space="preserve">Webster, L. R. (2014). "Pain and suicide: the other side of the opioid story." </w:t>
      </w:r>
      <w:r w:rsidRPr="009F2574">
        <w:rPr>
          <w:u w:val="single"/>
        </w:rPr>
        <w:t>Pain Med</w:t>
      </w:r>
      <w:r w:rsidRPr="009F2574">
        <w:t xml:space="preserve"> </w:t>
      </w:r>
      <w:r w:rsidRPr="009F2574">
        <w:rPr>
          <w:b/>
        </w:rPr>
        <w:t>15</w:t>
      </w:r>
      <w:r w:rsidRPr="009F2574">
        <w:t>(3): 345-346.</w:t>
      </w:r>
    </w:p>
    <w:p w14:paraId="4DD65564" w14:textId="77777777" w:rsidR="009F2574" w:rsidRPr="009F2574" w:rsidRDefault="009F2574" w:rsidP="006F532D">
      <w:pPr>
        <w:pStyle w:val="EndNoteBibliography"/>
      </w:pPr>
      <w:r w:rsidRPr="009F2574">
        <w:t xml:space="preserve">Wetzel, M., S. von Esenwein, C. R. Yarbrough and J. M. Hockenberry (2021). "Association of Prescription Drug Monitoring Program Laws with Bedridden and Missed Work Days." </w:t>
      </w:r>
      <w:r w:rsidRPr="009F2574">
        <w:rPr>
          <w:u w:val="single"/>
        </w:rPr>
        <w:t>Health Serv Res</w:t>
      </w:r>
      <w:r w:rsidRPr="009F2574">
        <w:t>: 1-7.</w:t>
      </w:r>
    </w:p>
    <w:p w14:paraId="5141C819" w14:textId="012D9C6B" w:rsidR="00473C18" w:rsidRDefault="00473C18" w:rsidP="006F532D">
      <w:r>
        <w:fldChar w:fldCharType="end"/>
      </w:r>
      <w:bookmarkEnd w:id="0"/>
    </w:p>
    <w:sectPr w:rsidR="00473C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78B40F" w14:textId="77777777" w:rsidR="007D271D" w:rsidRDefault="007D271D" w:rsidP="00350D75">
      <w:pPr>
        <w:spacing w:after="0" w:line="240" w:lineRule="auto"/>
      </w:pPr>
      <w:r>
        <w:separator/>
      </w:r>
    </w:p>
  </w:endnote>
  <w:endnote w:type="continuationSeparator" w:id="0">
    <w:p w14:paraId="6C7E87C7" w14:textId="77777777" w:rsidR="007D271D" w:rsidRDefault="007D271D" w:rsidP="00350D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072792"/>
      <w:docPartObj>
        <w:docPartGallery w:val="Page Numbers (Bottom of Page)"/>
        <w:docPartUnique/>
      </w:docPartObj>
    </w:sdtPr>
    <w:sdtEndPr>
      <w:rPr>
        <w:noProof/>
      </w:rPr>
    </w:sdtEndPr>
    <w:sdtContent>
      <w:p w14:paraId="7DBCFB61" w14:textId="0B7E3752" w:rsidR="007D271D" w:rsidRDefault="007D27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FBEE3F" w14:textId="77777777" w:rsidR="007D271D" w:rsidRDefault="007D27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939716" w14:textId="77777777" w:rsidR="007D271D" w:rsidRDefault="007D271D" w:rsidP="00350D75">
      <w:pPr>
        <w:spacing w:after="0" w:line="240" w:lineRule="auto"/>
      </w:pPr>
      <w:r>
        <w:separator/>
      </w:r>
    </w:p>
  </w:footnote>
  <w:footnote w:type="continuationSeparator" w:id="0">
    <w:p w14:paraId="024D52CF" w14:textId="77777777" w:rsidR="007D271D" w:rsidRDefault="007D271D" w:rsidP="00350D75">
      <w:pPr>
        <w:spacing w:after="0" w:line="240" w:lineRule="auto"/>
      </w:pPr>
      <w:r>
        <w:continuationSeparator/>
      </w:r>
    </w:p>
  </w:footnote>
  <w:footnote w:id="1">
    <w:p w14:paraId="28965CCD" w14:textId="79B0032B" w:rsidR="007D271D" w:rsidRDefault="007D271D" w:rsidP="006F532D">
      <w:pPr>
        <w:pStyle w:val="FootnoteText"/>
        <w:ind w:left="115" w:hanging="115"/>
      </w:pPr>
      <w:r>
        <w:rPr>
          <w:rStyle w:val="FootnoteReference"/>
        </w:rPr>
        <w:footnoteRef/>
      </w:r>
      <w:r>
        <w:t xml:space="preserve"> I ran both a regular event study and a Callaway and </w:t>
      </w:r>
      <w:proofErr w:type="spellStart"/>
      <w:r>
        <w:t>Sant’Anna</w:t>
      </w:r>
      <w:proofErr w:type="spellEnd"/>
      <w:r>
        <w:t xml:space="preserve"> style event study, but did not have time to get the ou</w:t>
      </w:r>
      <w:r>
        <w:t xml:space="preserve">tput through </w:t>
      </w:r>
      <w:r>
        <w:t>the formal</w:t>
      </w:r>
      <w:r>
        <w:t xml:space="preserve"> review in time for inclusion in this paper. </w:t>
      </w:r>
      <w:r>
        <w:t>My apologies</w:t>
      </w:r>
      <w:r>
        <w:t>. P</w:t>
      </w:r>
      <w:r>
        <w:t>lease</w:t>
      </w:r>
      <w:r>
        <w:t xml:space="preserve"> imagine a relatively noisy baseline with </w:t>
      </w:r>
      <w:r>
        <w:t>all points centered on zero</w:t>
      </w:r>
      <w:r>
        <w:t xml:space="preserve"> and then post-period </w:t>
      </w:r>
      <w:r>
        <w:t xml:space="preserve">estimates that are </w:t>
      </w:r>
      <w:r>
        <w:t xml:space="preserve">positive, significant, and </w:t>
      </w:r>
      <w:r>
        <w:t>more precise</w:t>
      </w:r>
      <w:r>
        <w:t>.</w:t>
      </w:r>
      <w:r w:rsidR="00587705">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markup="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2f2r0wp00reoex2wopav0tspvsddf2p0tp&quot;&gt;My EndNote Library&lt;record-ids&gt;&lt;item&gt;156&lt;/item&gt;&lt;item&gt;162&lt;/item&gt;&lt;item&gt;275&lt;/item&gt;&lt;item&gt;281&lt;/item&gt;&lt;item&gt;317&lt;/item&gt;&lt;item&gt;319&lt;/item&gt;&lt;item&gt;362&lt;/item&gt;&lt;item&gt;374&lt;/item&gt;&lt;item&gt;377&lt;/item&gt;&lt;item&gt;380&lt;/item&gt;&lt;item&gt;381&lt;/item&gt;&lt;item&gt;382&lt;/item&gt;&lt;item&gt;396&lt;/item&gt;&lt;item&gt;429&lt;/item&gt;&lt;item&gt;432&lt;/item&gt;&lt;item&gt;433&lt;/item&gt;&lt;item&gt;442&lt;/item&gt;&lt;item&gt;454&lt;/item&gt;&lt;item&gt;461&lt;/item&gt;&lt;item&gt;471&lt;/item&gt;&lt;item&gt;474&lt;/item&gt;&lt;item&gt;476&lt;/item&gt;&lt;item&gt;481&lt;/item&gt;&lt;item&gt;485&lt;/item&gt;&lt;item&gt;488&lt;/item&gt;&lt;item&gt;494&lt;/item&gt;&lt;item&gt;498&lt;/item&gt;&lt;item&gt;509&lt;/item&gt;&lt;item&gt;517&lt;/item&gt;&lt;item&gt;518&lt;/item&gt;&lt;item&gt;524&lt;/item&gt;&lt;item&gt;526&lt;/item&gt;&lt;item&gt;528&lt;/item&gt;&lt;item&gt;529&lt;/item&gt;&lt;item&gt;535&lt;/item&gt;&lt;item&gt;545&lt;/item&gt;&lt;item&gt;548&lt;/item&gt;&lt;item&gt;696&lt;/item&gt;&lt;item&gt;697&lt;/item&gt;&lt;item&gt;698&lt;/item&gt;&lt;item&gt;699&lt;/item&gt;&lt;/record-ids&gt;&lt;/item&gt;&lt;/Libraries&gt;"/>
  </w:docVars>
  <w:rsids>
    <w:rsidRoot w:val="00473C18"/>
    <w:rsid w:val="00032478"/>
    <w:rsid w:val="00037B07"/>
    <w:rsid w:val="00044F21"/>
    <w:rsid w:val="000630AD"/>
    <w:rsid w:val="00073521"/>
    <w:rsid w:val="000F1AE5"/>
    <w:rsid w:val="0012634C"/>
    <w:rsid w:val="001466CE"/>
    <w:rsid w:val="001A28AD"/>
    <w:rsid w:val="001A54BF"/>
    <w:rsid w:val="001C7B9B"/>
    <w:rsid w:val="001D554B"/>
    <w:rsid w:val="001D5D72"/>
    <w:rsid w:val="001F4CA7"/>
    <w:rsid w:val="00215B22"/>
    <w:rsid w:val="00237792"/>
    <w:rsid w:val="002400D7"/>
    <w:rsid w:val="00254214"/>
    <w:rsid w:val="00264CC7"/>
    <w:rsid w:val="0029573D"/>
    <w:rsid w:val="002C3907"/>
    <w:rsid w:val="002E272C"/>
    <w:rsid w:val="00313D11"/>
    <w:rsid w:val="00314958"/>
    <w:rsid w:val="00332CCF"/>
    <w:rsid w:val="00350D75"/>
    <w:rsid w:val="003721F2"/>
    <w:rsid w:val="00381B56"/>
    <w:rsid w:val="003A06EA"/>
    <w:rsid w:val="003E272B"/>
    <w:rsid w:val="003F693A"/>
    <w:rsid w:val="00401EC0"/>
    <w:rsid w:val="00410983"/>
    <w:rsid w:val="0043488B"/>
    <w:rsid w:val="004410EF"/>
    <w:rsid w:val="00473C18"/>
    <w:rsid w:val="00474427"/>
    <w:rsid w:val="00476A3E"/>
    <w:rsid w:val="004871A0"/>
    <w:rsid w:val="004926CD"/>
    <w:rsid w:val="00496076"/>
    <w:rsid w:val="00496E4C"/>
    <w:rsid w:val="004A2283"/>
    <w:rsid w:val="004B79F4"/>
    <w:rsid w:val="004F71DF"/>
    <w:rsid w:val="005173BE"/>
    <w:rsid w:val="00521814"/>
    <w:rsid w:val="00522C18"/>
    <w:rsid w:val="00532CC8"/>
    <w:rsid w:val="00576170"/>
    <w:rsid w:val="00587705"/>
    <w:rsid w:val="00595251"/>
    <w:rsid w:val="005A0529"/>
    <w:rsid w:val="005A1462"/>
    <w:rsid w:val="005A50A7"/>
    <w:rsid w:val="005B01E5"/>
    <w:rsid w:val="005B58B8"/>
    <w:rsid w:val="005C7051"/>
    <w:rsid w:val="005E3FA1"/>
    <w:rsid w:val="006133D2"/>
    <w:rsid w:val="00613625"/>
    <w:rsid w:val="00621DC2"/>
    <w:rsid w:val="006307DB"/>
    <w:rsid w:val="00657CAA"/>
    <w:rsid w:val="00660124"/>
    <w:rsid w:val="0067311B"/>
    <w:rsid w:val="006900C8"/>
    <w:rsid w:val="006911A7"/>
    <w:rsid w:val="006A6A70"/>
    <w:rsid w:val="006F2F3A"/>
    <w:rsid w:val="006F532D"/>
    <w:rsid w:val="00704169"/>
    <w:rsid w:val="00715330"/>
    <w:rsid w:val="007174CA"/>
    <w:rsid w:val="00725740"/>
    <w:rsid w:val="00726D03"/>
    <w:rsid w:val="00730CC8"/>
    <w:rsid w:val="007327FE"/>
    <w:rsid w:val="0075392C"/>
    <w:rsid w:val="00782EDD"/>
    <w:rsid w:val="0078422B"/>
    <w:rsid w:val="007A57B6"/>
    <w:rsid w:val="007B56EB"/>
    <w:rsid w:val="007D271D"/>
    <w:rsid w:val="007D37C4"/>
    <w:rsid w:val="007F3CD4"/>
    <w:rsid w:val="007F70F0"/>
    <w:rsid w:val="007F7AC3"/>
    <w:rsid w:val="0080008B"/>
    <w:rsid w:val="0081405E"/>
    <w:rsid w:val="00826AC9"/>
    <w:rsid w:val="00843EAB"/>
    <w:rsid w:val="00852CF3"/>
    <w:rsid w:val="00861D1E"/>
    <w:rsid w:val="00863783"/>
    <w:rsid w:val="00866B06"/>
    <w:rsid w:val="00885744"/>
    <w:rsid w:val="008A11EA"/>
    <w:rsid w:val="008B5A3C"/>
    <w:rsid w:val="008C1AD2"/>
    <w:rsid w:val="008D2A45"/>
    <w:rsid w:val="008D693C"/>
    <w:rsid w:val="008E3580"/>
    <w:rsid w:val="008E48B6"/>
    <w:rsid w:val="00901C95"/>
    <w:rsid w:val="009111C2"/>
    <w:rsid w:val="00911AFA"/>
    <w:rsid w:val="00927187"/>
    <w:rsid w:val="0093225C"/>
    <w:rsid w:val="009461E2"/>
    <w:rsid w:val="00961C34"/>
    <w:rsid w:val="00963466"/>
    <w:rsid w:val="009645AA"/>
    <w:rsid w:val="009746AA"/>
    <w:rsid w:val="009778B6"/>
    <w:rsid w:val="009C27D4"/>
    <w:rsid w:val="009C638D"/>
    <w:rsid w:val="009D2156"/>
    <w:rsid w:val="009D7601"/>
    <w:rsid w:val="009E0C55"/>
    <w:rsid w:val="009F2574"/>
    <w:rsid w:val="00A000B9"/>
    <w:rsid w:val="00A03089"/>
    <w:rsid w:val="00A047C4"/>
    <w:rsid w:val="00A17B62"/>
    <w:rsid w:val="00A22553"/>
    <w:rsid w:val="00A53990"/>
    <w:rsid w:val="00A57C9B"/>
    <w:rsid w:val="00A77144"/>
    <w:rsid w:val="00A84958"/>
    <w:rsid w:val="00A84AC4"/>
    <w:rsid w:val="00A9067D"/>
    <w:rsid w:val="00AA5096"/>
    <w:rsid w:val="00AB075D"/>
    <w:rsid w:val="00AD29FC"/>
    <w:rsid w:val="00AD3DCF"/>
    <w:rsid w:val="00B00FEE"/>
    <w:rsid w:val="00B11126"/>
    <w:rsid w:val="00B13C21"/>
    <w:rsid w:val="00B34BDF"/>
    <w:rsid w:val="00B36C8F"/>
    <w:rsid w:val="00B67351"/>
    <w:rsid w:val="00B85692"/>
    <w:rsid w:val="00B92FF8"/>
    <w:rsid w:val="00BD1D1C"/>
    <w:rsid w:val="00BD5BDC"/>
    <w:rsid w:val="00C435B0"/>
    <w:rsid w:val="00C457D8"/>
    <w:rsid w:val="00C472BB"/>
    <w:rsid w:val="00C47FC4"/>
    <w:rsid w:val="00C627C8"/>
    <w:rsid w:val="00C62B45"/>
    <w:rsid w:val="00C86A20"/>
    <w:rsid w:val="00C91149"/>
    <w:rsid w:val="00CA2AC0"/>
    <w:rsid w:val="00CA7BA7"/>
    <w:rsid w:val="00CB3E29"/>
    <w:rsid w:val="00CC69DA"/>
    <w:rsid w:val="00D02580"/>
    <w:rsid w:val="00D122B9"/>
    <w:rsid w:val="00D203CC"/>
    <w:rsid w:val="00D24E64"/>
    <w:rsid w:val="00D4023F"/>
    <w:rsid w:val="00D4220D"/>
    <w:rsid w:val="00D445E2"/>
    <w:rsid w:val="00D47637"/>
    <w:rsid w:val="00D56A0C"/>
    <w:rsid w:val="00D8572D"/>
    <w:rsid w:val="00D87690"/>
    <w:rsid w:val="00DA5DDC"/>
    <w:rsid w:val="00DE1407"/>
    <w:rsid w:val="00DE38DD"/>
    <w:rsid w:val="00DE61FF"/>
    <w:rsid w:val="00E07398"/>
    <w:rsid w:val="00E149ED"/>
    <w:rsid w:val="00E573FE"/>
    <w:rsid w:val="00E64D97"/>
    <w:rsid w:val="00E7730B"/>
    <w:rsid w:val="00EC67BF"/>
    <w:rsid w:val="00ED003B"/>
    <w:rsid w:val="00F4549D"/>
    <w:rsid w:val="00F51A23"/>
    <w:rsid w:val="00F633C1"/>
    <w:rsid w:val="00F84161"/>
    <w:rsid w:val="00F96525"/>
    <w:rsid w:val="00FA3A37"/>
    <w:rsid w:val="00FB5752"/>
    <w:rsid w:val="00FC2129"/>
    <w:rsid w:val="00FD108A"/>
    <w:rsid w:val="00FE517C"/>
    <w:rsid w:val="00FF0C76"/>
    <w:rsid w:val="00FF1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EDDBC72"/>
  <w15:chartTrackingRefBased/>
  <w15:docId w15:val="{1ECA1A31-5426-4C72-8415-7329334F5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3C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69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744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473C18"/>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DefaultChar">
    <w:name w:val="Default Char"/>
    <w:basedOn w:val="DefaultParagraphFont"/>
    <w:link w:val="Default"/>
    <w:rsid w:val="00473C18"/>
    <w:rPr>
      <w:rFonts w:ascii="Times New Roman" w:eastAsia="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473C18"/>
    <w:pPr>
      <w:spacing w:after="0"/>
      <w:jc w:val="center"/>
    </w:pPr>
    <w:rPr>
      <w:rFonts w:ascii="Calibri" w:hAnsi="Calibri" w:cs="Calibri"/>
      <w:noProof/>
    </w:rPr>
  </w:style>
  <w:style w:type="character" w:customStyle="1" w:styleId="EndNoteBibliographyTitleChar">
    <w:name w:val="EndNote Bibliography Title Char"/>
    <w:basedOn w:val="DefaultChar"/>
    <w:link w:val="EndNoteBibliographyTitle"/>
    <w:rsid w:val="00473C18"/>
    <w:rPr>
      <w:rFonts w:ascii="Calibri" w:eastAsia="Times New Roman" w:hAnsi="Calibri" w:cs="Calibri"/>
      <w:noProof/>
      <w:color w:val="000000"/>
      <w:sz w:val="24"/>
      <w:szCs w:val="24"/>
    </w:rPr>
  </w:style>
  <w:style w:type="paragraph" w:customStyle="1" w:styleId="EndNoteBibliography">
    <w:name w:val="EndNote Bibliography"/>
    <w:basedOn w:val="Normal"/>
    <w:link w:val="EndNoteBibliographyChar"/>
    <w:rsid w:val="00473C18"/>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473C18"/>
    <w:rPr>
      <w:rFonts w:ascii="Calibri" w:eastAsia="Times New Roman" w:hAnsi="Calibri" w:cs="Calibri"/>
      <w:noProof/>
      <w:color w:val="000000"/>
      <w:sz w:val="24"/>
      <w:szCs w:val="24"/>
    </w:rPr>
  </w:style>
  <w:style w:type="character" w:styleId="Hyperlink">
    <w:name w:val="Hyperlink"/>
    <w:basedOn w:val="DefaultParagraphFont"/>
    <w:uiPriority w:val="99"/>
    <w:unhideWhenUsed/>
    <w:rsid w:val="00473C18"/>
    <w:rPr>
      <w:color w:val="0563C1" w:themeColor="hyperlink"/>
      <w:u w:val="single"/>
    </w:rPr>
  </w:style>
  <w:style w:type="character" w:styleId="UnresolvedMention">
    <w:name w:val="Unresolved Mention"/>
    <w:basedOn w:val="DefaultParagraphFont"/>
    <w:uiPriority w:val="99"/>
    <w:semiHidden/>
    <w:unhideWhenUsed/>
    <w:rsid w:val="00473C18"/>
    <w:rPr>
      <w:color w:val="605E5C"/>
      <w:shd w:val="clear" w:color="auto" w:fill="E1DFDD"/>
    </w:rPr>
  </w:style>
  <w:style w:type="character" w:customStyle="1" w:styleId="Heading1Char">
    <w:name w:val="Heading 1 Char"/>
    <w:basedOn w:val="DefaultParagraphFont"/>
    <w:link w:val="Heading1"/>
    <w:uiPriority w:val="9"/>
    <w:rsid w:val="00473C1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D69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74427"/>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744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60124"/>
    <w:rPr>
      <w:sz w:val="16"/>
      <w:szCs w:val="16"/>
    </w:rPr>
  </w:style>
  <w:style w:type="paragraph" w:styleId="CommentText">
    <w:name w:val="annotation text"/>
    <w:basedOn w:val="Normal"/>
    <w:link w:val="CommentTextChar"/>
    <w:uiPriority w:val="99"/>
    <w:semiHidden/>
    <w:unhideWhenUsed/>
    <w:rsid w:val="00660124"/>
    <w:pPr>
      <w:spacing w:line="240" w:lineRule="auto"/>
    </w:pPr>
    <w:rPr>
      <w:sz w:val="20"/>
      <w:szCs w:val="20"/>
    </w:rPr>
  </w:style>
  <w:style w:type="character" w:customStyle="1" w:styleId="CommentTextChar">
    <w:name w:val="Comment Text Char"/>
    <w:basedOn w:val="DefaultParagraphFont"/>
    <w:link w:val="CommentText"/>
    <w:uiPriority w:val="99"/>
    <w:semiHidden/>
    <w:rsid w:val="00660124"/>
    <w:rPr>
      <w:sz w:val="20"/>
      <w:szCs w:val="20"/>
    </w:rPr>
  </w:style>
  <w:style w:type="paragraph" w:styleId="CommentSubject">
    <w:name w:val="annotation subject"/>
    <w:basedOn w:val="CommentText"/>
    <w:next w:val="CommentText"/>
    <w:link w:val="CommentSubjectChar"/>
    <w:uiPriority w:val="99"/>
    <w:semiHidden/>
    <w:unhideWhenUsed/>
    <w:rsid w:val="00660124"/>
    <w:rPr>
      <w:b/>
      <w:bCs/>
    </w:rPr>
  </w:style>
  <w:style w:type="character" w:customStyle="1" w:styleId="CommentSubjectChar">
    <w:name w:val="Comment Subject Char"/>
    <w:basedOn w:val="CommentTextChar"/>
    <w:link w:val="CommentSubject"/>
    <w:uiPriority w:val="99"/>
    <w:semiHidden/>
    <w:rsid w:val="00660124"/>
    <w:rPr>
      <w:b/>
      <w:bCs/>
      <w:sz w:val="20"/>
      <w:szCs w:val="20"/>
    </w:rPr>
  </w:style>
  <w:style w:type="paragraph" w:styleId="BalloonText">
    <w:name w:val="Balloon Text"/>
    <w:basedOn w:val="Normal"/>
    <w:link w:val="BalloonTextChar"/>
    <w:uiPriority w:val="99"/>
    <w:semiHidden/>
    <w:unhideWhenUsed/>
    <w:rsid w:val="006601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0124"/>
    <w:rPr>
      <w:rFonts w:ascii="Segoe UI" w:hAnsi="Segoe UI" w:cs="Segoe UI"/>
      <w:sz w:val="18"/>
      <w:szCs w:val="18"/>
    </w:rPr>
  </w:style>
  <w:style w:type="character" w:styleId="PlaceholderText">
    <w:name w:val="Placeholder Text"/>
    <w:basedOn w:val="DefaultParagraphFont"/>
    <w:uiPriority w:val="99"/>
    <w:semiHidden/>
    <w:rsid w:val="00DE61FF"/>
    <w:rPr>
      <w:color w:val="808080"/>
    </w:rPr>
  </w:style>
  <w:style w:type="paragraph" w:styleId="FootnoteText">
    <w:name w:val="footnote text"/>
    <w:basedOn w:val="Normal"/>
    <w:link w:val="FootnoteTextChar"/>
    <w:uiPriority w:val="99"/>
    <w:semiHidden/>
    <w:unhideWhenUsed/>
    <w:rsid w:val="00350D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D75"/>
    <w:rPr>
      <w:sz w:val="20"/>
      <w:szCs w:val="20"/>
    </w:rPr>
  </w:style>
  <w:style w:type="character" w:styleId="FootnoteReference">
    <w:name w:val="footnote reference"/>
    <w:basedOn w:val="DefaultParagraphFont"/>
    <w:uiPriority w:val="99"/>
    <w:semiHidden/>
    <w:unhideWhenUsed/>
    <w:rsid w:val="00350D75"/>
    <w:rPr>
      <w:vertAlign w:val="superscript"/>
    </w:rPr>
  </w:style>
  <w:style w:type="paragraph" w:styleId="NoSpacing">
    <w:name w:val="No Spacing"/>
    <w:uiPriority w:val="1"/>
    <w:qFormat/>
    <w:rsid w:val="00BD1D1C"/>
    <w:pPr>
      <w:spacing w:after="0" w:line="240" w:lineRule="auto"/>
    </w:pPr>
  </w:style>
  <w:style w:type="paragraph" w:styleId="Title">
    <w:name w:val="Title"/>
    <w:basedOn w:val="Normal"/>
    <w:next w:val="Normal"/>
    <w:link w:val="TitleChar"/>
    <w:uiPriority w:val="10"/>
    <w:qFormat/>
    <w:rsid w:val="00C86A2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6A2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F633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33C1"/>
  </w:style>
  <w:style w:type="paragraph" w:styleId="Footer">
    <w:name w:val="footer"/>
    <w:basedOn w:val="Normal"/>
    <w:link w:val="FooterChar"/>
    <w:uiPriority w:val="99"/>
    <w:unhideWhenUsed/>
    <w:rsid w:val="00F633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33C1"/>
  </w:style>
  <w:style w:type="table" w:customStyle="1" w:styleId="Table">
    <w:name w:val="Table"/>
    <w:semiHidden/>
    <w:qFormat/>
    <w:rsid w:val="00A17B62"/>
    <w:pPr>
      <w:spacing w:after="200" w:line="240" w:lineRule="auto"/>
    </w:pPr>
    <w:rPr>
      <w:sz w:val="24"/>
      <w:szCs w:val="24"/>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ListParagraph">
    <w:name w:val="List Paragraph"/>
    <w:basedOn w:val="Normal"/>
    <w:uiPriority w:val="34"/>
    <w:qFormat/>
    <w:rsid w:val="00A17B62"/>
    <w:pPr>
      <w:ind w:left="720"/>
      <w:contextualSpacing/>
    </w:pPr>
  </w:style>
  <w:style w:type="paragraph" w:styleId="Caption">
    <w:name w:val="caption"/>
    <w:basedOn w:val="Normal"/>
    <w:next w:val="Normal"/>
    <w:uiPriority w:val="35"/>
    <w:unhideWhenUsed/>
    <w:qFormat/>
    <w:rsid w:val="00D02580"/>
    <w:pPr>
      <w:spacing w:after="200" w:line="240" w:lineRule="auto"/>
    </w:pPr>
    <w:rPr>
      <w:i/>
      <w:iCs/>
      <w:color w:val="44546A" w:themeColor="text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799868">
      <w:bodyDiv w:val="1"/>
      <w:marLeft w:val="0"/>
      <w:marRight w:val="0"/>
      <w:marTop w:val="0"/>
      <w:marBottom w:val="0"/>
      <w:divBdr>
        <w:top w:val="none" w:sz="0" w:space="0" w:color="auto"/>
        <w:left w:val="none" w:sz="0" w:space="0" w:color="auto"/>
        <w:bottom w:val="none" w:sz="0" w:space="0" w:color="auto"/>
        <w:right w:val="none" w:sz="0" w:space="0" w:color="auto"/>
      </w:divBdr>
    </w:div>
    <w:div w:id="1510027940">
      <w:bodyDiv w:val="1"/>
      <w:marLeft w:val="0"/>
      <w:marRight w:val="0"/>
      <w:marTop w:val="0"/>
      <w:marBottom w:val="0"/>
      <w:divBdr>
        <w:top w:val="none" w:sz="0" w:space="0" w:color="auto"/>
        <w:left w:val="none" w:sz="0" w:space="0" w:color="auto"/>
        <w:bottom w:val="none" w:sz="0" w:space="0" w:color="auto"/>
        <w:right w:val="none" w:sz="0" w:space="0" w:color="auto"/>
      </w:divBdr>
    </w:div>
    <w:div w:id="205449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rand.org/health-care/centers/optic/resources/datasets.html"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hyperlink" Target="https://www.drugabuse.gov/drug-topics/trends-statistics/overdose-death-rates" TargetMode="Externa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www.painnewsnetwork.org/stories/2017/3/13/survey-finds-cdc-opioid-guidelines-harming-pati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70996B9F2C0914698A59D675A587C52" ma:contentTypeVersion="13" ma:contentTypeDescription="Create a new document." ma:contentTypeScope="" ma:versionID="156f6c63b7b0a30235f1adba308ecd67">
  <xsd:schema xmlns:xsd="http://www.w3.org/2001/XMLSchema" xmlns:xs="http://www.w3.org/2001/XMLSchema" xmlns:p="http://schemas.microsoft.com/office/2006/metadata/properties" xmlns:ns3="e9229b6d-0f48-4484-9403-a12ac9dfd3ab" xmlns:ns4="8c67efb5-b33f-4ecf-a5c9-bb89c8bec919" targetNamespace="http://schemas.microsoft.com/office/2006/metadata/properties" ma:root="true" ma:fieldsID="b633230f4dfa0e8f7bd5cba07e324e8e" ns3:_="" ns4:_="">
    <xsd:import namespace="e9229b6d-0f48-4484-9403-a12ac9dfd3ab"/>
    <xsd:import namespace="8c67efb5-b33f-4ecf-a5c9-bb89c8bec91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229b6d-0f48-4484-9403-a12ac9dfd3a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c67efb5-b33f-4ecf-a5c9-bb89c8bec91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4B521-4C21-4DCF-AA7C-FBCD5786C7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229b6d-0f48-4484-9403-a12ac9dfd3ab"/>
    <ds:schemaRef ds:uri="8c67efb5-b33f-4ecf-a5c9-bb89c8bec9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BBEB75E-D830-4E4C-BA25-8281568B9C6D}">
  <ds:schemaRefs>
    <ds:schemaRef ds:uri="http://schemas.microsoft.com/sharepoint/v3/contenttype/forms"/>
  </ds:schemaRefs>
</ds:datastoreItem>
</file>

<file path=customXml/itemProps3.xml><?xml version="1.0" encoding="utf-8"?>
<ds:datastoreItem xmlns:ds="http://schemas.openxmlformats.org/officeDocument/2006/customXml" ds:itemID="{C169EB0E-E9BC-48D7-A5A7-26871E15B122}">
  <ds:schemaRefs>
    <ds:schemaRef ds:uri="http://schemas.microsoft.com/office/2006/metadata/properties"/>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e9229b6d-0f48-4484-9403-a12ac9dfd3ab"/>
    <ds:schemaRef ds:uri="http://purl.org/dc/terms/"/>
    <ds:schemaRef ds:uri="8c67efb5-b33f-4ecf-a5c9-bb89c8bec919"/>
    <ds:schemaRef ds:uri="http://www.w3.org/XML/1998/namespace"/>
    <ds:schemaRef ds:uri="http://purl.org/dc/dcmitype/"/>
  </ds:schemaRefs>
</ds:datastoreItem>
</file>

<file path=customXml/itemProps4.xml><?xml version="1.0" encoding="utf-8"?>
<ds:datastoreItem xmlns:ds="http://schemas.openxmlformats.org/officeDocument/2006/customXml" ds:itemID="{92E67A62-5D51-4343-A04C-89139DA6D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706</Words>
  <Characters>61025</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Emory RSPH</Company>
  <LinksUpToDate>false</LinksUpToDate>
  <CharactersWithSpaces>71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tzel, Martha</dc:creator>
  <cp:keywords/>
  <dc:description/>
  <cp:lastModifiedBy>Wetzel, Martha</cp:lastModifiedBy>
  <cp:revision>2</cp:revision>
  <dcterms:created xsi:type="dcterms:W3CDTF">2022-12-14T21:37:00Z</dcterms:created>
  <dcterms:modified xsi:type="dcterms:W3CDTF">2022-12-14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0996B9F2C0914698A59D675A587C52</vt:lpwstr>
  </property>
</Properties>
</file>